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F11B3A"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F11B3A"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F11B3A"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w:t>
                </w:r>
                <w:r w:rsidR="003362FC" w:rsidRPr="004628E0">
                  <w:rPr>
                    <w:rStyle w:val="Hypertextovodkaz"/>
                    <w:rFonts w:ascii="Times New Roman" w:hAnsi="Times New Roman" w:cs="Times New Roman"/>
                    <w:noProof/>
                  </w:rPr>
                  <w:t>r</w:t>
                </w:r>
                <w:r w:rsidR="003362FC" w:rsidRPr="004628E0">
                  <w:rPr>
                    <w:rStyle w:val="Hypertextovodkaz"/>
                    <w:rFonts w:ascii="Times New Roman" w:hAnsi="Times New Roman" w:cs="Times New Roman"/>
                    <w:noProof/>
                  </w:rPr>
                  <w:t>mon</w:t>
                </w:r>
                <w:r w:rsidR="003362FC" w:rsidRPr="004628E0">
                  <w:rPr>
                    <w:rStyle w:val="Hypertextovodkaz"/>
                    <w:rFonts w:ascii="Times New Roman" w:hAnsi="Times New Roman" w:cs="Times New Roman"/>
                    <w:noProof/>
                  </w:rPr>
                  <w:t>e</w:t>
                </w:r>
                <w:r w:rsidR="003362FC" w:rsidRPr="004628E0">
                  <w:rPr>
                    <w:rStyle w:val="Hypertextovodkaz"/>
                    <w:rFonts w:ascii="Times New Roman" w:hAnsi="Times New Roman" w:cs="Times New Roman"/>
                    <w:noProof/>
                  </w:rPr>
                  <w:t>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F11B3A"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F11B3A"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F11B3A"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F11B3A"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F11B3A"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quantities. For example each two variables in the meaning of reciprocal quantities are connected only with trivial equation </w:t>
          </w:r>
          <w:r w:rsidRPr="00DB070B">
            <w:rPr>
              <w:rFonts w:ascii="Times New Roman" w:hAnsi="Times New Roman" w:cs="Times New Roman"/>
              <w:u w:val="single"/>
            </w:rPr>
            <w:t>a=1/b</w:t>
          </w:r>
          <w:r w:rsidRPr="003A5773">
            <w:rPr>
              <w:rFonts w:ascii="Times New Roman" w:hAnsi="Times New Roman" w:cs="Times New Roman"/>
            </w:rPr>
            <w:t xml:space="preserve"> and manual handling of both these variables in the model does not bring any additional information to the model because their physical meaning is the same. Even the zero-infinity numerical problem can be very easily solved by selecting variables to the smallest representable floating point number or 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Bad practice is to use 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r w:rsidRPr="003A5773">
            <w:rPr>
              <w:rFonts w:ascii="Times New Roman" w:hAnsi="Times New Roman" w:cs="Times New Roman"/>
            </w:rPr>
            <w:t>Modelica Principles</w:t>
          </w:r>
          <w:bookmarkEnd w:id="7"/>
        </w:p>
        <w:p w:rsidR="003362FC" w:rsidRDefault="003362FC" w:rsidP="003362FC">
          <w:pPr>
            <w:rPr>
              <w:rFonts w:ascii="Times New Roman" w:hAnsi="Times New Roman" w:cs="Times New Roman"/>
            </w:rPr>
          </w:pPr>
          <w:r w:rsidRPr="003A5773">
            <w:rPr>
              <w:rFonts w:ascii="Times New Roman" w:hAnsi="Times New Roman" w:cs="Times New Roman"/>
            </w:rPr>
            <w:t>Object oriented programming</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The answer is by approximations. There must be always some limits of precisions, 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xml:space="preserve">. This 32-bit precision is </w:t>
          </w:r>
          <w:r w:rsidR="00512903">
            <w:rPr>
              <w:rFonts w:ascii="Times New Roman" w:hAnsi="Times New Roman" w:cs="Times New Roman"/>
            </w:rPr>
            <w:lastRenderedPageBreak/>
            <w:t>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9" w:name="_Toc399405491"/>
          <w:r w:rsidRPr="003A5773">
            <w:rPr>
              <w:rFonts w:ascii="Times New Roman" w:hAnsi="Times New Roman" w:cs="Times New Roman"/>
            </w:rPr>
            <w:t>Connections</w:t>
          </w:r>
          <w:bookmarkEnd w:id="9"/>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2"/>
          <w:r w:rsidRPr="003A5773">
            <w:rPr>
              <w:rFonts w:ascii="Times New Roman" w:hAnsi="Times New Roman" w:cs="Times New Roman"/>
            </w:rPr>
            <w:t>Steady states</w:t>
          </w:r>
          <w:bookmarkEnd w:id="10"/>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1" w:name="_Toc399405493"/>
          <w:r w:rsidRPr="003A5773">
            <w:rPr>
              <w:rStyle w:val="Znaknadpisu1"/>
              <w:rFonts w:ascii="Times New Roman" w:hAnsi="Times New Roman" w:cs="Times New Roman"/>
            </w:rPr>
            <w:lastRenderedPageBreak/>
            <w:t>Physiolibrary</w:t>
          </w:r>
          <w:bookmarkEnd w:id="11"/>
        </w:p>
        <w:p w:rsidR="003362FC" w:rsidRPr="003A5773" w:rsidRDefault="003362FC" w:rsidP="003362FC">
          <w:pPr>
            <w:pStyle w:val="Nadpis2"/>
            <w:rPr>
              <w:rFonts w:ascii="Times New Roman" w:hAnsi="Times New Roman" w:cs="Times New Roman"/>
            </w:rPr>
          </w:pPr>
          <w:bookmarkStart w:id="12" w:name="_Toc399405494"/>
          <w:r w:rsidRPr="003A5773">
            <w:rPr>
              <w:rFonts w:ascii="Times New Roman" w:hAnsi="Times New Roman" w:cs="Times New Roman"/>
            </w:rPr>
            <w:t>Chemical domain</w:t>
          </w:r>
          <w:bookmarkEnd w:id="1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3" w:name="_Toc399405495"/>
          <w:r w:rsidRPr="003A5773">
            <w:rPr>
              <w:rFonts w:ascii="Times New Roman" w:hAnsi="Times New Roman" w:cs="Times New Roman"/>
            </w:rPr>
            <w:t>Osmotic domain</w:t>
          </w:r>
          <w:bookmarkEnd w:id="13"/>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4" w:name="_Toc399405496"/>
          <w:r w:rsidRPr="003A5773">
            <w:rPr>
              <w:rFonts w:ascii="Times New Roman" w:hAnsi="Times New Roman" w:cs="Times New Roman"/>
            </w:rPr>
            <w:t>Thermal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5" w:name="_Toc399405497"/>
          <w:r w:rsidRPr="003A5773">
            <w:rPr>
              <w:rFonts w:ascii="Times New Roman" w:hAnsi="Times New Roman" w:cs="Times New Roman"/>
            </w:rPr>
            <w:t>Hydraulic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6" w:name="_Toc399405498"/>
          <w:r w:rsidRPr="003A5773">
            <w:rPr>
              <w:rFonts w:ascii="Times New Roman" w:hAnsi="Times New Roman" w:cs="Times New Roman"/>
            </w:rPr>
            <w:t>Examples</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Build by drag&amp;drop</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F11B3A"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7" w:name="_Toc399405499"/>
      <w:proofErr w:type="spellStart"/>
      <w:r w:rsidRPr="003A5773">
        <w:rPr>
          <w:rStyle w:val="Znaknadpisu1"/>
          <w:rFonts w:ascii="Times New Roman" w:hAnsi="Times New Roman" w:cs="Times New Roman"/>
        </w:rPr>
        <w:t>Physiomodel</w:t>
      </w:r>
      <w:bookmarkEnd w:id="17"/>
      <w:proofErr w:type="spellEnd"/>
    </w:p>
    <w:p w:rsidR="003362FC" w:rsidRPr="003A5773" w:rsidRDefault="003362FC" w:rsidP="003362FC">
      <w:pPr>
        <w:pStyle w:val="Nadpis2"/>
        <w:rPr>
          <w:rStyle w:val="Znaknadpisu1"/>
          <w:rFonts w:ascii="Times New Roman" w:hAnsi="Times New Roman" w:cs="Times New Roman"/>
        </w:rPr>
      </w:pPr>
      <w:bookmarkStart w:id="18" w:name="_Toc399405500"/>
      <w:r w:rsidRPr="003A5773">
        <w:rPr>
          <w:rStyle w:val="Znaknadpisu1"/>
          <w:rFonts w:ascii="Times New Roman" w:hAnsi="Times New Roman" w:cs="Times New Roman"/>
        </w:rPr>
        <w:t>Cardiovascular system</w:t>
      </w:r>
      <w:bookmarkEnd w:id="18"/>
    </w:p>
    <w:p w:rsidR="003362FC" w:rsidRPr="003A5773" w:rsidRDefault="003362FC" w:rsidP="003362FC">
      <w:pPr>
        <w:pStyle w:val="Nadpis3"/>
        <w:numPr>
          <w:ilvl w:val="0"/>
          <w:numId w:val="0"/>
        </w:numPr>
        <w:ind w:left="720"/>
        <w:rPr>
          <w:rFonts w:eastAsia="Times New Roman"/>
        </w:rPr>
      </w:pPr>
      <w:bookmarkStart w:id="19" w:name="_Toc399405501"/>
      <w:r w:rsidRPr="003A5773">
        <w:rPr>
          <w:rFonts w:eastAsia="Times New Roman"/>
        </w:rPr>
        <w:t>Heart</w:t>
      </w:r>
      <w:bookmarkEnd w:id="1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tDYXJ0ZXIsIEppYSwgU290bywgU3RhcnIs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DYXJ0ZXI8L0F1dGhvcj48WWVhcj4xOTk4PC9ZZWFyPjxS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Carter, Jia, Soto, Starr, Rabkin, Hsu, Fisher and Spotnitz 1998, Gaasch, Cole, Quinones and Alexander 197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NODA&lt;/Author&gt;&lt;Year&gt;1993&lt;/Year&gt;&lt;RecNum&gt;429&lt;/RecNum&gt;&lt;DisplayText&gt;[NODA, CHENG, DE TOMBE and LITTLE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NODA, CHENG, DE TOMBE and LITTLE 199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in the meaning of ESV)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SUGA&lt;/Author&gt;&lt;Year&gt;1976&lt;/Year&gt;&lt;RecNum&gt;431&lt;/RecNum&gt;&lt;DisplayText&gt;[SUGA, SAGAWA and KOSTIUK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SUGA, SAGAWA and KOSTIUK 197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Xenopoulos and Applegate 1994]</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Q29sbGlucy1OYWthaSwgTm9z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Q29sbGlucy1OYWthaSwgTm9z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Collins-Nakai, Noseworthy and Lopaschuk 199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Kumagai&lt;/Author&gt;&lt;Year&gt;1994&lt;/Year&gt;&lt;RecNum&gt;91&lt;/RecNum&gt;&lt;DisplayText&gt;[Kumagai and Reid 1994]&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Kumagai and Reid 1994]</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Sagawa&lt;/Author&gt;&lt;Year&gt;1988&lt;/Year&gt;&lt;RecNum&gt;417&lt;/RecNum&gt;&lt;DisplayText&gt;[Sagawa, Maughan, Suga and Sunagawa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Sagawa, Maughan, Suga and Sunagawa 198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Guyton and Sagawa 196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SUGA and SAGAWA 1974]</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Little and Cheng 1993]</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tCYXpldHQgMTk5NywgUmFlZGVyLCBBbGJy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=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CYXpldHQ8L0F1dGhvcj48WWVhcj4xOTk3PC9ZZWFyPjxS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=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Bazett 1997, Raeder, Albrecht, Perrott and Cohen 1995]</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Bootsma&lt;/Author&gt;&lt;Year&gt;1994&lt;/Year&gt;&lt;RecNum&gt;673&lt;/RecNum&gt;&lt;DisplayText&gt;[Bootsma, Swenne, Van Bolhuis, Chang, Cats and Bruschke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Bootsma, Swenne, Van Bolhuis, Chang, Cats and Bruschke 1994, Warner and Cox 1962]</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GZXJndXNvbjwvQXV0aG9yPjxZZWFyPjE5ODU8L1llYXI+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GZXJndXNvbjwvQXV0aG9yPjxZZWFyPjE5ODU8L1llYXI+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Ferguson, Abboud and Mark 1985, Takeshita, Mark, Eckberg and Abboud 1979]</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ROSS&lt;/Author&gt;&lt;Year&gt;1965&lt;/Year&gt;&lt;RecNum&gt;509&lt;/RecNum&gt;&lt;DisplayText&gt;[ROSS, LINHART and BRAUNWALD 1965, Sugimoto, Sagawa and Guyton 1966]&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ROSS, LINHART and BRAUNWALD 1965, Sugimoto, Sagawa and Guyton 1966]</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0" w:name="_Toc399405502"/>
      <w:r w:rsidRPr="003A5773">
        <w:rPr>
          <w:rFonts w:eastAsia="Times New Roman"/>
        </w:rPr>
        <w:t xml:space="preserve">Blood </w:t>
      </w:r>
      <w:r>
        <w:rPr>
          <w:rFonts w:eastAsia="Times New Roman"/>
        </w:rPr>
        <w:t>flow</w:t>
      </w:r>
      <w:bookmarkEnd w:id="20"/>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Whittaker and Winton 1933]</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QmVnZyBhbmQgSGVhcm5zIDE5NjYsIFNjaHJp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CZWdnPC9BdXRob3I+PFllYXI+MTk2NjwvWWVhcj48UmVj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Begg and Hearns 1966, Schrier, McDonald, Wells and Lauler 1970, Stone, Thompson HK and Schmidt-Nielsen 1968]</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Fan&lt;/Author&gt;&lt;Year&gt;1980&lt;/Year&gt;&lt;RecNum&gt;756&lt;/RecNum&gt;&lt;DisplayText&gt;[Fan, Chen, Schuessler and Chien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Fan, Chen, Schuessler and Chien 1980, Jan and Chien 197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1" w:name="_Toc399405503"/>
      <w:r w:rsidRPr="003A5773">
        <w:rPr>
          <w:rFonts w:eastAsia="Times New Roman"/>
        </w:rPr>
        <w:lastRenderedPageBreak/>
        <w:t>Vasoconstriction</w:t>
      </w:r>
      <w:bookmarkEnd w:id="21"/>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ellander1992, Shigemi1994]</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Kidney blood flow [Skarlatos1993</w:t>
      </w:r>
      <w:proofErr w:type="gramStart"/>
      <w:r w:rsidRPr="003A5773">
        <w:rPr>
          <w:rFonts w:ascii="Times New Roman" w:eastAsia="Times New Roman" w:hAnsi="Times New Roman" w:cs="Times New Roman"/>
        </w:rPr>
        <w:t>,Manning1987</w:t>
      </w:r>
      <w:proofErr w:type="gramEnd"/>
      <w:r w:rsidRPr="003A5773">
        <w:rPr>
          <w:rFonts w:ascii="Times New Roman" w:eastAsia="Times New Roman" w:hAnsi="Times New Roman" w:cs="Times New Roman"/>
        </w:rPr>
        <w:t>] - effect to renal arteries [Skov199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yogenic [Auckland1989</w:t>
      </w:r>
      <w:proofErr w:type="gramStart"/>
      <w:r w:rsidRPr="003A5773">
        <w:rPr>
          <w:rFonts w:ascii="Times New Roman" w:eastAsia="Times New Roman" w:hAnsi="Times New Roman" w:cs="Times New Roman"/>
        </w:rPr>
        <w:t>,Drummond2008,Heyeraas1987</w:t>
      </w:r>
      <w:proofErr w:type="gramEnd"/>
      <w:r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w:t>
      </w:r>
      <w:proofErr w:type="spellStart"/>
      <w:r w:rsidRPr="003A5773">
        <w:rPr>
          <w:rFonts w:ascii="Times New Roman" w:eastAsia="Times New Roman" w:hAnsi="Times New Roman" w:cs="Times New Roman"/>
        </w:rPr>
        <w:t>tubuloglomerular</w:t>
      </w:r>
      <w:proofErr w:type="spellEnd"/>
      <w:r w:rsidRPr="003A5773">
        <w:rPr>
          <w:rFonts w:ascii="Times New Roman" w:eastAsia="Times New Roman" w:hAnsi="Times New Roman" w:cs="Times New Roman"/>
        </w:rPr>
        <w:t xml:space="preserve"> feedback [Moore1990</w:t>
      </w:r>
      <w:proofErr w:type="gramStart"/>
      <w:r w:rsidRPr="003A5773">
        <w:rPr>
          <w:rFonts w:ascii="Times New Roman" w:eastAsia="Times New Roman" w:hAnsi="Times New Roman" w:cs="Times New Roman"/>
        </w:rPr>
        <w:t>,Drummond2008,Ito1990</w:t>
      </w:r>
      <w:proofErr w:type="gramEnd"/>
      <w:r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 [Maass-Moreno1992</w:t>
      </w:r>
      <w:proofErr w:type="gramStart"/>
      <w:r w:rsidRPr="003A5773">
        <w:rPr>
          <w:rFonts w:ascii="Times New Roman" w:eastAsia="Times New Roman" w:hAnsi="Times New Roman" w:cs="Times New Roman"/>
        </w:rPr>
        <w:t>,Bradley1953,Bradley1952,Mitzner1974,Laine1979</w:t>
      </w:r>
      <w:proofErr w:type="gramEnd"/>
      <w:r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2" w:name="_Toc399405504"/>
      <w:r w:rsidRPr="003A5773">
        <w:t>Vessels Compliance</w:t>
      </w:r>
      <w:bookmarkEnd w:id="2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3" w:name="_Toc399405505"/>
      <w:r w:rsidRPr="003A5773">
        <w:rPr>
          <w:rFonts w:eastAsia="Times New Roman"/>
        </w:rPr>
        <w:t>Muscle pump effect</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4" w:name="_Toc399405506"/>
      <w:r w:rsidRPr="003A5773">
        <w:t>Sequestered volume</w:t>
      </w:r>
      <w:bookmarkEnd w:id="24"/>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5" w:name="_Toc399405507"/>
      <w:r w:rsidRPr="003A5773">
        <w:rPr>
          <w:rFonts w:eastAsia="Times New Roman"/>
        </w:rPr>
        <w:t>Blood Volume regulations</w:t>
      </w:r>
      <w:bookmarkEnd w:id="25"/>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6" w:name="_Toc399405508"/>
      <w:proofErr w:type="spellStart"/>
      <w:r w:rsidRPr="003A5773">
        <w:rPr>
          <w:rFonts w:eastAsia="Times New Roman"/>
        </w:rPr>
        <w:t>Autoregulation</w:t>
      </w:r>
      <w:proofErr w:type="spellEnd"/>
      <w:r w:rsidRPr="003A5773">
        <w:rPr>
          <w:rFonts w:eastAsia="Times New Roman"/>
        </w:rPr>
        <w:t xml:space="preserve"> of circulation</w:t>
      </w:r>
      <w:bookmarkEnd w:id="26"/>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7" w:name="_Toc399405509"/>
      <w:r w:rsidRPr="003A5773">
        <w:rPr>
          <w:rFonts w:ascii="Times New Roman" w:hAnsi="Times New Roman" w:cs="Times New Roman"/>
        </w:rPr>
        <w:lastRenderedPageBreak/>
        <w:t>Osmolarity and Water distribution</w:t>
      </w:r>
      <w:bookmarkEnd w:id="27"/>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0Vpc2VuaG9mZmVyLCBMZWUgYW5kIEpvaG5zdG9u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YaWU8L0F1dGhvcj48WWVhcj4xOTk1PC9ZZWFyPjxSZWNO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Pr="003A5773">
        <w:rPr>
          <w:rFonts w:ascii="Times New Roman" w:hAnsi="Times New Roman" w:cs="Times New Roman"/>
        </w:rPr>
        <w:fldChar w:fldCharType="separate"/>
      </w:r>
      <w:r w:rsidR="000655A9">
        <w:rPr>
          <w:rFonts w:ascii="Times New Roman" w:hAnsi="Times New Roman" w:cs="Times New Roman"/>
          <w:noProof/>
        </w:rPr>
        <w:t>[Eisenhoffer, Lee and Johnston 1994, Engeset, Hager, Nesheim and Kolbenstvedt 1973, Henriksen 1985, Xie, Reed, Bowen and Bert 1995]</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w:t>
      </w:r>
      <w:r w:rsidRPr="003A5773">
        <w:rPr>
          <w:rFonts w:ascii="Times New Roman" w:hAnsi="Times New Roman" w:cs="Times New Roman"/>
        </w:rPr>
        <w:lastRenderedPageBreak/>
        <w:t xml:space="preserve">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8" w:name="_Toc399405510"/>
      <w:r w:rsidRPr="003A5773">
        <w:rPr>
          <w:rFonts w:ascii="Times New Roman" w:hAnsi="Times New Roman" w:cs="Times New Roman"/>
        </w:rPr>
        <w:t>Extracellular proteins</w:t>
      </w:r>
      <w:bookmarkEnd w:id="28"/>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29" w:name="_Toc399405511"/>
      <w:r w:rsidRPr="003A5773">
        <w:rPr>
          <w:rFonts w:ascii="Times New Roman" w:hAnsi="Times New Roman" w:cs="Times New Roman"/>
        </w:rPr>
        <w:t>Gastro intestinal water absorption</w:t>
      </w:r>
      <w:bookmarkEnd w:id="29"/>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9">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0" w:name="_Toc399405512"/>
      <w:r w:rsidRPr="003A5773">
        <w:rPr>
          <w:rFonts w:ascii="Times New Roman" w:hAnsi="Times New Roman" w:cs="Times New Roman"/>
        </w:rPr>
        <w:t>Upper/Middle/Lower torso water</w:t>
      </w:r>
      <w:bookmarkEnd w:id="3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tFaXNlbmhvZmZlciwgTGVlIGFuZCBKb2hu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Fbmdlc2V0PC9BdXRob3I+PFllYXI+MTk3MzwvWWVhcj48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Pr="003A5773">
        <w:rPr>
          <w:rFonts w:ascii="Times New Roman" w:hAnsi="Times New Roman" w:cs="Times New Roman"/>
        </w:rPr>
        <w:fldChar w:fldCharType="separate"/>
      </w:r>
      <w:r w:rsidR="000655A9">
        <w:rPr>
          <w:rFonts w:ascii="Times New Roman" w:hAnsi="Times New Roman" w:cs="Times New Roman"/>
          <w:noProof/>
        </w:rPr>
        <w:t>[Eisenhoffer, Lee and Johnston 1994, Engeset, Hager, Nesheim and Kolbenstvedt 1973, Henriksen 1985]</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uyton 1965]</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Xie&lt;/Author&gt;&lt;Year&gt;1995&lt;/Year&gt;&lt;RecNum&gt;34&lt;/RecNum&gt;&lt;DisplayText&gt;[Xie, Reed, Bowen and Bert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Xie, Reed, Bowen and Bert 1995]</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w:t>
      </w:r>
      <w:r w:rsidRPr="003A5773">
        <w:rPr>
          <w:rFonts w:ascii="Times New Roman" w:hAnsi="Times New Roman" w:cs="Times New Roman"/>
        </w:rPr>
        <w:lastRenderedPageBreak/>
        <w:t>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1" w:name="_Toc399405513"/>
      <w:r w:rsidRPr="003A5773">
        <w:rPr>
          <w:rFonts w:ascii="Times New Roman" w:hAnsi="Times New Roman" w:cs="Times New Roman"/>
        </w:rPr>
        <w:t>Kidney</w:t>
      </w:r>
      <w:bookmarkEnd w:id="3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ottschalk&lt;/Author&gt;&lt;Year&gt;1959&lt;/Year&gt;&lt;RecNum&gt;41&lt;/RecNum&gt;&lt;DisplayText&gt;[Gottschalk and Mylle 1959, Nielsen, Kwon, Frøkiær and Knepper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ottschalk and Mylle 1959, Nielsen, Kwon, Frøkiær and Knepper 200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Atherton&lt;/Author&gt;&lt;Year&gt;1971&lt;/Year&gt;&lt;RecNum&gt;38&lt;/RecNum&gt;&lt;DisplayText&gt;[Atherton, Green and Thomas 1971, Khokhar, Slater, Forsling and Payne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Atherton, Green and Thomas 1971, Khokhar, Slater, Forsling and Payne 1976]</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Jamison&lt;/Author&gt;&lt;Year&gt;1971&lt;/Year&gt;&lt;RecNum&gt;45&lt;/RecNum&gt;&lt;DisplayText&gt;[Jamison and Lacy 1972, Jamison, Buerkert, Lacy, Marcus and Henton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Jamison and Lacy 1972, Jamison, Buerkert, Lacy, Marcus and Henton 1971]</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2" w:name="_Toc399405514"/>
      <w:r w:rsidRPr="003A5773">
        <w:rPr>
          <w:rStyle w:val="Znaknadpisu1"/>
          <w:rFonts w:ascii="Times New Roman" w:hAnsi="Times New Roman" w:cs="Times New Roman"/>
        </w:rPr>
        <w:t>Hormones</w:t>
      </w:r>
      <w:bookmarkEnd w:id="32"/>
    </w:p>
    <w:p w:rsidR="003362FC" w:rsidRPr="003A5773" w:rsidRDefault="003362FC" w:rsidP="003362FC">
      <w:pPr>
        <w:pStyle w:val="Nadpis3"/>
        <w:numPr>
          <w:ilvl w:val="0"/>
          <w:numId w:val="0"/>
        </w:numPr>
        <w:ind w:left="720"/>
        <w:rPr>
          <w:rFonts w:ascii="Times New Roman" w:hAnsi="Times New Roman" w:cs="Times New Roman"/>
        </w:rPr>
      </w:pPr>
      <w:bookmarkStart w:id="33" w:name="_Toc399405515"/>
      <w:r w:rsidRPr="003A5773">
        <w:rPr>
          <w:rFonts w:ascii="Times New Roman" w:hAnsi="Times New Roman" w:cs="Times New Roman"/>
        </w:rPr>
        <w:t>Vasopressin</w:t>
      </w:r>
      <w:bookmarkEnd w:id="33"/>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lickson&lt;/Author&gt;&lt;Year&gt;1974&lt;/Year&gt;&lt;RecNum&gt;26&lt;/RecNum&gt;&lt;DisplayText&gt;[Glickson and Pissiotis 1974]&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lickson and Pissiotis 1974]</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2"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Thrasher&lt;/Author&gt;&lt;Year&gt;2000&lt;/Year&gt;&lt;RecNum&gt;86&lt;/RecNum&gt;&lt;DisplayText&gt;[Thrasher, Chen and Keil 2000]&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Thrasher, Chen and Keil 2000]</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Share&lt;/Author&gt;&lt;Year&gt;1996&lt;/Year&gt;&lt;RecNum&gt;94&lt;/RecNum&gt;&lt;DisplayText&gt;[Share 1996]&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Share 1996]</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Raff&lt;/Author&gt;&lt;Year&gt;1987&lt;/Year&gt;&lt;RecNum&gt;93&lt;/RecNum&gt;&lt;DisplayText&gt;[Raff 1987]&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Raff 1987]</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4" w:name="_Toc399405516"/>
      <w:r w:rsidRPr="003A5773">
        <w:rPr>
          <w:rFonts w:ascii="Times New Roman" w:hAnsi="Times New Roman" w:cs="Times New Roman"/>
        </w:rPr>
        <w:t>Renin</w:t>
      </w:r>
      <w:bookmarkEnd w:id="34"/>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SEALEY&lt;/Author&gt;&lt;Year&gt;1980&lt;/Year&gt;&lt;RecNum&gt;87&lt;/RecNum&gt;&lt;DisplayText&gt;[SEALEY, ATLAS and LARAGH 1980]&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SEALEY, ATLAS and LARAGH 1980]</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Simon&lt;/Author&gt;&lt;Year&gt;1992&lt;/Year&gt;&lt;RecNum&gt;92&lt;/RecNum&gt;&lt;DisplayText&gt;[Simon, Hartmann, Badouaille, Caillot, Guyenne, Corvol, Pau and Marchand 1992]&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Simon, Hartmann, Badouaille, Caillot, Guyenne, Corvol, Pau and Marchand 1992]</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uyene&lt;/Author&gt;&lt;Year&gt;1980&lt;/Year&gt;&lt;RecNum&gt;91&lt;/RecNum&gt;&lt;DisplayText&gt;[Guyene, Galen, Devaux, Corvol and Menard 1980]&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uyene, Galen, Devaux, Corvol and Menard 1980]</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3"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5" w:name="_Toc399405517"/>
      <w:r w:rsidRPr="00FE49C8">
        <w:rPr>
          <w:rFonts w:ascii="Times New Roman" w:hAnsi="Times New Roman" w:cs="Times New Roman"/>
        </w:rPr>
        <w:t>Insulin</w:t>
      </w:r>
      <w:bookmarkEnd w:id="35"/>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uyton&lt;/Author&gt;&lt;Year&gt;1978&lt;/Year&gt;&lt;RecNum&gt;329&lt;/RecNum&gt;&lt;DisplayText&gt;[Guyton, Foster, Soeldner, Tan, Kahn, Koncz and Gleason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0655A9">
        <w:rPr>
          <w:rFonts w:ascii="Times New Roman" w:hAnsi="Times New Roman" w:cs="Times New Roman"/>
          <w:noProof/>
        </w:rPr>
        <w:t>[Guyton, Foster, Soeldner, Tan, Kahn, Koncz and Gleason 1978]</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SW1haSwgS2F0YWdpcmksIFlhbWFkYSwgSXNo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JbWFpPC9BdXRob3I+PFllYXI+MjAwODwvWWVhcj48UmVj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fldChar w:fldCharType="separate"/>
      </w:r>
      <w:r w:rsidR="000655A9">
        <w:rPr>
          <w:rFonts w:ascii="Times New Roman" w:hAnsi="Times New Roman" w:cs="Times New Roman"/>
          <w:noProof/>
        </w:rPr>
        <w:t>[Imai, Katagiri, Yamada, Ishigaki, Suzuki, Kudo, Uno, Hasegawa, Gao, Kaneko, Ishihara, Niijima, Nakazato, Asano, Minokoshi and Oka 2008, Rutter and Hill 2006]</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0655A9">
        <w:rPr>
          <w:rFonts w:ascii="Times New Roman" w:hAnsi="Times New Roman" w:cs="Times New Roman"/>
          <w:noProof/>
        </w:rPr>
        <w:t>[Blackard and Nelson 1970]</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tEb2Jzb24sIFJvYmJpbnMsIEpvaG5zb24s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Ex
NzUtMTE3OTwvcGFnZXM+PHZvbHVtZT4zNjwvdm9sdW1lPjxudW1iZXI+NjwvbnVtYmVyPjxkYXRl
cz48eWVhcj4xOTczPC95ZWFyPjwvZGF0ZXM+PGFjY2Vzc2lvbi1udW0+NDcwNjIwNTwvYWNjZXNz
aW9uLW51bT48dXJscz48cmVsYXRlZC11cmxzPjx1cmw+aHR0cDovL3ByZXNzLmVuZG9jcmluZS5v
cmcvZG9pL2Ficy8xMC4xMjEwL2pjZW0tMzYtNi0xMTc1PC91cmw+PC9yZWxhdGVkLXVybHM+PC91
cmxzPjxlbGVjdHJvbmljLXJlc291cmNlLW51bT5kb2k6MTAuMTIxMC9qY2VtLTM2LTYtMTE3NTwv
ZWxlY3Ryb25pYy1yZXNvdXJjZS1udW0+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Eb2Jzb248L0F1dGhvcj48WWVhcj4xOTY3PC9ZZWFyPjxS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Ex
NzUtMTE3OTwvcGFnZXM+PHZvbHVtZT4zNjwvdm9sdW1lPjxudW1iZXI+NjwvbnVtYmVyPjxkYXRl
cz48eWVhcj4xOTczPC95ZWFyPjwvZGF0ZXM+PGFjY2Vzc2lvbi1udW0+NDcwNjIwNTwvYWNjZXNz
aW9uLW51bT48dXJscz48cmVsYXRlZC11cmxzPjx1cmw+aHR0cDovL3ByZXNzLmVuZG9jcmluZS5v
cmcvZG9pL2Ficy8xMC4xMjEwL2pjZW0tMzYtNi0xMTc1PC91cmw+PC9yZWxhdGVkLXVybHM+PC91
cmxzPjxlbGVjdHJvbmljLXJlc291cmNlLW51bT5kb2k6MTAuMTIxMC9qY2VtLTM2LTYtMTE3NTwv
ZWxlY3Ryb25pYy1yZXNvdXJjZS1udW0+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fldChar w:fldCharType="separate"/>
      </w:r>
      <w:r w:rsidR="000655A9">
        <w:rPr>
          <w:rFonts w:ascii="Times New Roman" w:hAnsi="Times New Roman" w:cs="Times New Roman"/>
          <w:noProof/>
        </w:rPr>
        <w:t>[Dobson, Robbins, Johnson, Mdalel, Odem, Cornwall and Davis 1967, DOEDEN and RIZZA 1987, GINSBERG, BLOCK, MAKO and RUBENSTEIN 1973]</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tHdXl0b24sIEZvc3RlciwgU29lbGRuZXIs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HdXl0b248L0F1dGhvcj48WWVhcj4xOTc4PC9ZZWFyPjxS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fldChar w:fldCharType="separate"/>
      </w:r>
      <w:r w:rsidR="000655A9">
        <w:rPr>
          <w:rFonts w:ascii="Times New Roman" w:hAnsi="Times New Roman" w:cs="Times New Roman"/>
          <w:noProof/>
        </w:rPr>
        <w:t>[Guyton, Foster, Soeldner, Tan, Kahn, Koncz and Gleason 1978, Miles, Levisetti, Reichart, Khoursheed, Moossa and Olefsky 1995, Prager, Wallace and Olefsky 1986]</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0l3YW5pc2hpLCBDemVjaCBhbmQgQ2hl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Jd2FuaXNoaTwvQXV0aG9yPjxZZWFyPjIwMDA8L1llYXI+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fldChar w:fldCharType="separate"/>
      </w:r>
      <w:r w:rsidR="000655A9">
        <w:rPr>
          <w:rFonts w:ascii="Times New Roman" w:hAnsi="Times New Roman" w:cs="Times New Roman"/>
          <w:noProof/>
        </w:rPr>
        <w:t>[Iwanishi, Czech and Cherniack 2000, Previs, Withers, Ren, White and Shulman 2000, Rother, Imai, Caruso, Beguinot, Formisano and Accili 1998]</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tHZW9yZ2UsIFJvY2hmb3JkLCBXb2xmcnVt
LCBHcmF5LCBTY2hpbm5lciwgV2lsc29uLCBTb29zLCBNdXJnYXRyb3lkLCBXaWxsaWFtcyBhbmQg
QWNlcmluaSAyMDA0LCBQcmFnZXIsIFdhbGxhY2UgYW5kIE9sZWZza3kgMTk4NywgU3VtbWVycywg
TW9udGFuaSwgV29vZHdhcmQsIENvbGVtYW4gYW5kIEhhbGwgMTk5N10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HZW9yZ2U8L0F1dGhvcj48WWVhcj4yMDA0PC9ZZWFyPjxS
ZWNOdW0+MzI1PC9SZWNOdW0+PERpc3BsYXlUZXh0PltHZW9yZ2UsIFJvY2hmb3JkLCBXb2xmcnVt
LCBHcmF5LCBTY2hpbm5lciwgV2lsc29uLCBTb29zLCBNdXJnYXRyb3lkLCBXaWxsaWFtcyBhbmQg
QWNlcmluaSAyMDA0LCBQcmFnZXIsIFdhbGxhY2UgYW5kIE9sZWZza3kgMTk4NywgU3VtbWVycywg
TW9udGFuaSwgV29vZHdhcmQsIENvbGVtYW4gYW5kIEhhbGwgMTk5N10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00FE49C8">
        <w:rPr>
          <w:rFonts w:ascii="Times New Roman" w:hAnsi="Times New Roman" w:cs="Times New Roman"/>
        </w:rPr>
        <w:fldChar w:fldCharType="separate"/>
      </w:r>
      <w:r w:rsidR="000655A9">
        <w:rPr>
          <w:rFonts w:ascii="Times New Roman" w:hAnsi="Times New Roman" w:cs="Times New Roman"/>
          <w:noProof/>
        </w:rPr>
        <w:t>[George, Rochford, Wolfrum, Gray, Schinner, Wilson, Soos, Murgatroyd, Williams and Acerini 2004, Prager, Wallace and Olefsky 1987, Summers, Montani, Woodward, Coleman and Hall 1997]</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Prager&lt;/Author&gt;&lt;Year&gt;1986&lt;/Year&gt;&lt;RecNum&gt;326&lt;/RecNum&gt;&lt;DisplayText&gt;[Prager, Wallace and Olefsky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0655A9">
        <w:rPr>
          <w:rFonts w:ascii="Times New Roman" w:hAnsi="Times New Roman" w:cs="Times New Roman"/>
          <w:noProof/>
        </w:rPr>
        <w:t>[Prager, Wallace and Olefsky 1986]</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4"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5">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0655A9">
        <w:rPr>
          <w:rFonts w:ascii="Times New Roman" w:hAnsi="Times New Roman" w:cs="Times New Roman"/>
          <w:noProof/>
        </w:rPr>
        <w:t>[Edelman 1974]</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tIQVlTIDE5OTMsIENob3ByYSAxOTc2LCBM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DaG9wcmE8L0F1dGhvcj48WWVhcj4xOTc2PC9ZZWFyPjxS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fldChar w:fldCharType="separate"/>
      </w:r>
      <w:r w:rsidR="000655A9">
        <w:rPr>
          <w:rFonts w:ascii="Times New Roman" w:hAnsi="Times New Roman" w:cs="Times New Roman"/>
          <w:noProof/>
        </w:rPr>
        <w:t>[HAYS 1993, Chopra 1976, Larsen 1972, Nicoloff, Low, Dussault and Fisher 1972]</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Hesslink&lt;/Author&gt;&lt;Year&gt;1992&lt;/Year&gt;&lt;RecNum&gt;320&lt;/RecNum&gt;&lt;DisplayText&gt;[Hesslink, D&amp;apos;Alesandro, Armstrong and Reed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0655A9">
        <w:rPr>
          <w:rFonts w:ascii="Times New Roman" w:hAnsi="Times New Roman" w:cs="Times New Roman"/>
          <w:noProof/>
        </w:rPr>
        <w:t>[Hesslink, D'Alesandro, Armstrong and Reed 199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0655A9">
        <w:rPr>
          <w:rFonts w:ascii="Times New Roman" w:hAnsi="Times New Roman" w:cs="Times New Roman"/>
          <w:noProof/>
        </w:rPr>
        <w:t>[Osiba 1957]</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0655A9">
        <w:rPr>
          <w:rFonts w:ascii="Times New Roman" w:hAnsi="Times New Roman" w:cs="Times New Roman"/>
          <w:noProof/>
        </w:rPr>
        <w:t>[Jackson 198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0dyb3NzIGFuZCBQaXR0LVJpdmVycyAxOTUz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Hcm9zczwvQXV0aG9yPjxZZWFyPjE5NTM8L1llYXI+PFJl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007940BB" w:rsidRPr="007940BB">
        <w:rPr>
          <w:rFonts w:ascii="Times New Roman" w:hAnsi="Times New Roman" w:cs="Times New Roman"/>
        </w:rPr>
        <w:fldChar w:fldCharType="separate"/>
      </w:r>
      <w:r w:rsidR="000655A9">
        <w:rPr>
          <w:rFonts w:ascii="Times New Roman" w:hAnsi="Times New Roman" w:cs="Times New Roman"/>
          <w:noProof/>
        </w:rPr>
        <w:t>[Gross and Pitt-Rivers 1953, Hesslink, D'Alesandro, Armstrong and Reed 1992, SURKS and LIFSCHITZ 1977, SURKS and OPPENHEIMER 1976]</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Ridgway&lt;/Author&gt;&lt;Year&gt;1974&lt;/Year&gt;&lt;RecNum&gt;313&lt;/RecNum&gt;&lt;DisplayText&gt;[Ridgway, Weintraub and Maloof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0655A9">
        <w:rPr>
          <w:rFonts w:ascii="Times New Roman" w:hAnsi="Times New Roman" w:cs="Times New Roman"/>
          <w:noProof/>
        </w:rPr>
        <w:t>[Ridgway, Weintraub and Maloof 1974]</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6">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6" w:name="_Toc399405518"/>
      <w:r w:rsidRPr="003A5773">
        <w:rPr>
          <w:rStyle w:val="Znaknadpisu1"/>
          <w:rFonts w:ascii="Times New Roman" w:hAnsi="Times New Roman" w:cs="Times New Roman"/>
        </w:rPr>
        <w:t>Electrolytes</w:t>
      </w:r>
      <w:bookmarkEnd w:id="36"/>
    </w:p>
    <w:p w:rsidR="003362FC" w:rsidRPr="003A5773" w:rsidRDefault="003362FC" w:rsidP="003362FC">
      <w:pPr>
        <w:pStyle w:val="Nadpis2"/>
        <w:rPr>
          <w:rStyle w:val="Znaknadpisu1"/>
          <w:rFonts w:ascii="Times New Roman" w:hAnsi="Times New Roman" w:cs="Times New Roman"/>
        </w:rPr>
      </w:pPr>
      <w:bookmarkStart w:id="37" w:name="_Toc399405519"/>
      <w:r w:rsidRPr="003A5773">
        <w:rPr>
          <w:rStyle w:val="Znaknadpisu1"/>
          <w:rFonts w:ascii="Times New Roman" w:hAnsi="Times New Roman" w:cs="Times New Roman"/>
        </w:rPr>
        <w:t>Gases and Acid-Base</w:t>
      </w:r>
      <w:bookmarkEnd w:id="37"/>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w:t>
      </w:r>
      <w:bookmarkStart w:id="38" w:name="_GoBack"/>
      <w:bookmarkEnd w:id="38"/>
      <w:r w:rsidRPr="003A5773">
        <w:rPr>
          <w:rFonts w:ascii="Times New Roman" w:hAnsi="Times New Roman" w:cs="Times New Roman"/>
        </w:rPr>
        <w:t>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39" w:name="_Toc399405520"/>
      <w:r w:rsidRPr="003A5773">
        <w:rPr>
          <w:rFonts w:ascii="Times New Roman" w:hAnsi="Times New Roman" w:cs="Times New Roman"/>
        </w:rPr>
        <w:lastRenderedPageBreak/>
        <w:t>Ventilation</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1"/>
      <w:r w:rsidRPr="003A5773">
        <w:rPr>
          <w:rFonts w:ascii="Times New Roman" w:hAnsi="Times New Roman" w:cs="Times New Roman"/>
        </w:rPr>
        <w:t>Oxyge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2"/>
      <w:r w:rsidRPr="003A5773">
        <w:rPr>
          <w:rFonts w:ascii="Times New Roman" w:hAnsi="Times New Roman" w:cs="Times New Roman"/>
        </w:rPr>
        <w:t>Carbon dioxide</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Arthurs&lt;/Author&gt;&lt;Year&gt;2005&lt;/Year&gt;&lt;RecNum&gt;110&lt;/RecNum&gt;&lt;DisplayText&gt;[Arthurs and Sudhakar 2005]&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Arthurs and Sudhakar 2005]</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3"/>
      <w:r w:rsidRPr="003A5773">
        <w:rPr>
          <w:rFonts w:ascii="Times New Roman" w:hAnsi="Times New Roman" w:cs="Times New Roman"/>
        </w:rPr>
        <w:lastRenderedPageBreak/>
        <w:t>Acid-bas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SID. From non-bicarbonate acid-base buffers (weak ions) is also calculated the summary charge concentration at normal pH=7.4 and full oxygen saturation, called </w:t>
      </w:r>
      <w:proofErr w:type="spellStart"/>
      <w:r w:rsidRPr="003A5773">
        <w:rPr>
          <w:rFonts w:ascii="Times New Roman" w:hAnsi="Times New Roman" w:cs="Times New Roman"/>
        </w:rPr>
        <w:t>NormalSID</w:t>
      </w:r>
      <w:proofErr w:type="spellEnd"/>
      <w:r w:rsidRPr="003A5773">
        <w:rPr>
          <w:rFonts w:ascii="Times New Roman" w:hAnsi="Times New Roman" w:cs="Times New Roman"/>
        </w:rPr>
        <w:t>. Their difference (SID-</w:t>
      </w:r>
      <w:proofErr w:type="spellStart"/>
      <w:r w:rsidRPr="003A5773">
        <w:rPr>
          <w:rFonts w:ascii="Times New Roman" w:hAnsi="Times New Roman" w:cs="Times New Roman"/>
        </w:rPr>
        <w:t>NormalSID</w:t>
      </w:r>
      <w:proofErr w:type="spellEnd"/>
      <w:r w:rsidRPr="003A5773">
        <w:rPr>
          <w:rFonts w:ascii="Times New Roman" w:hAnsi="Times New Roman" w:cs="Times New Roman"/>
        </w:rPr>
        <w:t>) is called 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and it is the sam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 The meaning of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value is the amount of strong acid needed to add into one liter of fully oxygenated blood to reach pH=7.4, what is typically called titration to pH=7.4.</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0A9D5902" wp14:editId="516C49D0">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2589138" wp14:editId="5AC7F752">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3362FC" w:rsidRPr="003A5773" w:rsidRDefault="00F11B3A" w:rsidP="003362F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3362FC" w:rsidRPr="003A5773" w:rsidRDefault="003362FC" w:rsidP="003362FC">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3362FC" w:rsidRPr="003A5773" w:rsidRDefault="003362FC" w:rsidP="003362FC">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3362FC" w:rsidRPr="003A5773" w:rsidRDefault="003362FC" w:rsidP="003362FC">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lastRenderedPageBreak/>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tDYXJsc29uLCBFa2VsdW5kIGFuZCBGcsO2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</w:fldData>
        </w:fldChar>
      </w:r>
      <w:r w:rsidR="000655A9">
        <w:instrText xml:space="preserve"> ADDIN EN.CITE </w:instrText>
      </w:r>
      <w:r w:rsidR="000655A9">
        <w:fldChar w:fldCharType="begin">
          <w:fldData xml:space="preserve">PEVuZE5vdGU+PENpdGU+PEF1dGhvcj5DYXJsc29uPC9BdXRob3I+PFllYXI+MTk3MTwvWWVhcj48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</w:fldData>
        </w:fldChar>
      </w:r>
      <w:r w:rsidR="000655A9">
        <w:instrText xml:space="preserve"> ADDIN EN.CITE.DATA </w:instrText>
      </w:r>
      <w:r w:rsidR="000655A9">
        <w:fldChar w:fldCharType="end"/>
      </w:r>
      <w:r>
        <w:fldChar w:fldCharType="separate"/>
      </w:r>
      <w:r w:rsidR="000655A9">
        <w:rPr>
          <w:noProof/>
        </w:rPr>
        <w:t>[Carlson, Ekelund and Fröberg 1971, Wahren 1970]</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QmFjaGVsYXJkLCBMZXdpcywgUG9udMOp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</w:fldData>
        </w:fldChar>
      </w:r>
      <w:r w:rsidR="000655A9">
        <w:instrText xml:space="preserve"> ADDIN EN.CITE </w:instrText>
      </w:r>
      <w:r w:rsidR="000655A9">
        <w:fldChar w:fldCharType="begin">
          <w:fldData xml:space="preserve">PEVuZE5vdGU+PENpdGU+PEF1dGhvcj5TaWVzasO2PC9BdXRob3I+PFllYXI+MTk3MTwvWWVhcj48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</w:fldData>
        </w:fldChar>
      </w:r>
      <w:r w:rsidR="000655A9">
        <w:instrText xml:space="preserve"> ADDIN EN.CITE.DATA </w:instrText>
      </w:r>
      <w:r w:rsidR="000655A9">
        <w:fldChar w:fldCharType="end"/>
      </w:r>
      <w:r>
        <w:fldChar w:fldCharType="separate"/>
      </w:r>
      <w:r w:rsidR="000655A9">
        <w:rPr>
          <w:noProof/>
        </w:rPr>
        <w:t>[</w:t>
      </w:r>
      <w:proofErr w:type="spellStart"/>
      <w:r w:rsidR="000655A9">
        <w:rPr>
          <w:noProof/>
        </w:rPr>
        <w:t>Bachelard</w:t>
      </w:r>
      <w:proofErr w:type="spellEnd"/>
      <w:r w:rsidR="000655A9">
        <w:rPr>
          <w:noProof/>
        </w:rPr>
        <w:t>, Lewis, Pontén and Siesjö 1974, Siesjö and Nilsson 1971]</w:t>
      </w:r>
      <w:r>
        <w:fldChar w:fldCharType="end"/>
      </w:r>
    </w:p>
    <w:p w:rsidR="00E61D74" w:rsidRPr="00E61D74" w:rsidRDefault="00E61D74" w:rsidP="00E61D74">
      <w:r>
        <w:t>protein</w:t>
      </w:r>
      <w:r>
        <w:fldChar w:fldCharType="begin"/>
      </w:r>
      <w:r w:rsidR="000655A9">
        <w:instrText xml:space="preserve"> ADDIN EN.CITE &lt;EndNote&gt;&lt;Cite&gt;&lt;Author&gt;Hannaford&lt;/Author&gt;&lt;Year&gt;1982&lt;/Year&gt;&lt;RecNum&gt;351&lt;/RecNum&gt;&lt;DisplayText&gt;[Hannaford, Leiter, Josse, Goldstein, Marliss and Halperin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0655A9">
        <w:rPr>
          <w:noProof/>
        </w:rPr>
        <w:t>[Hannaford, Leiter, Josse, Goldstein, Marliss and Halperin 1982]</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0655A9">
        <w:instrText xml:space="preserve"> ADDIN EN.CITE &lt;EndNote&gt;&lt;Cite&gt;&lt;Author&gt;Owen&lt;/Author&gt;&lt;Year&gt;1967&lt;/Year&gt;&lt;RecNum&gt;338&lt;/RecNum&gt;&lt;DisplayText&gt;[Owen, Morgan, Kemp, Sullivan, Herrera and Cahil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0655A9">
        <w:rPr>
          <w:noProof/>
        </w:rPr>
        <w:t>[Owen, Morgan, Kemp, Sullivan, Herrera and Cahill 1967]</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0655A9" w:rsidRPr="000655A9" w:rsidRDefault="003362FC" w:rsidP="000655A9">
      <w:pPr>
        <w:pStyle w:val="EndNoteBibliography"/>
        <w:ind w:left="720" w:hanging="720"/>
        <w:rPr>
          <w:sz w:val="18"/>
        </w:rPr>
      </w:pPr>
      <w:r w:rsidRPr="003A5773">
        <w:fldChar w:fldCharType="begin"/>
      </w:r>
      <w:r w:rsidRPr="003A5773">
        <w:instrText xml:space="preserve"> ADDIN EN.REFLIST </w:instrText>
      </w:r>
      <w:r w:rsidRPr="003A5773">
        <w:fldChar w:fldCharType="separate"/>
      </w:r>
      <w:r w:rsidR="000655A9" w:rsidRPr="000655A9">
        <w:rPr>
          <w:sz w:val="18"/>
        </w:rPr>
        <w:t>[Arthurs, GJ</w:t>
      </w:r>
    </w:p>
    <w:p w:rsidR="000655A9" w:rsidRPr="000655A9" w:rsidRDefault="000655A9" w:rsidP="000655A9">
      <w:pPr>
        <w:pStyle w:val="EndNoteBibliography"/>
        <w:spacing w:after="0"/>
        <w:ind w:left="720" w:hanging="720"/>
      </w:pPr>
      <w:r w:rsidRPr="000655A9">
        <w:rPr>
          <w:sz w:val="18"/>
        </w:rPr>
        <w:t>Sudhakar, M;2005</w:t>
      </w:r>
      <w:r w:rsidRPr="000655A9">
        <w:rPr>
          <w:rFonts w:ascii="Segoe UI" w:hAnsi="Segoe UI"/>
          <w:sz w:val="18"/>
        </w:rPr>
        <w:t>]</w:t>
      </w:r>
      <w:r w:rsidRPr="000655A9">
        <w:tab/>
        <w:t xml:space="preserve">G. Arthurs and M. Sudhakar, "Carbon dioxide transport," </w:t>
      </w:r>
      <w:r w:rsidRPr="000655A9">
        <w:rPr>
          <w:i/>
        </w:rPr>
        <w:t xml:space="preserve">Continuing Education in Anaesthesia, Critical Care &amp; Pain, </w:t>
      </w:r>
      <w:r w:rsidRPr="000655A9">
        <w:t>vol. 5, pp. 207-210, 2005.</w:t>
      </w:r>
    </w:p>
    <w:p w:rsidR="000655A9" w:rsidRPr="000655A9" w:rsidRDefault="000655A9" w:rsidP="000655A9">
      <w:pPr>
        <w:pStyle w:val="EndNoteBibliography"/>
        <w:ind w:left="720" w:hanging="720"/>
        <w:rPr>
          <w:sz w:val="18"/>
        </w:rPr>
      </w:pPr>
      <w:r w:rsidRPr="000655A9">
        <w:rPr>
          <w:sz w:val="18"/>
        </w:rPr>
        <w:t>[Atherton, JC</w:t>
      </w:r>
    </w:p>
    <w:p w:rsidR="000655A9" w:rsidRPr="000655A9" w:rsidRDefault="000655A9" w:rsidP="000655A9">
      <w:pPr>
        <w:pStyle w:val="EndNoteBibliography"/>
        <w:ind w:left="720" w:hanging="720"/>
        <w:rPr>
          <w:sz w:val="18"/>
        </w:rPr>
      </w:pPr>
      <w:r w:rsidRPr="000655A9">
        <w:rPr>
          <w:sz w:val="18"/>
        </w:rPr>
        <w:t>Green, R</w:t>
      </w:r>
    </w:p>
    <w:p w:rsidR="000655A9" w:rsidRPr="000655A9" w:rsidRDefault="000655A9" w:rsidP="000655A9">
      <w:pPr>
        <w:pStyle w:val="EndNoteBibliography"/>
        <w:spacing w:after="0"/>
        <w:ind w:left="720" w:hanging="720"/>
      </w:pPr>
      <w:r w:rsidRPr="000655A9">
        <w:rPr>
          <w:sz w:val="18"/>
        </w:rPr>
        <w:t>Thomas, S;1971</w:t>
      </w:r>
      <w:r w:rsidRPr="000655A9">
        <w:rPr>
          <w:rFonts w:ascii="Segoe UI" w:hAnsi="Segoe UI"/>
          <w:sz w:val="18"/>
        </w:rPr>
        <w:t>]</w:t>
      </w:r>
      <w:r w:rsidRPr="000655A9">
        <w:tab/>
        <w:t xml:space="preserve">J. Atherton, R. Green, and S. Thomas, "Influence of lysine-vasopressin dosage on the time course of changes in renal tissue and urinary composition in the conscious rat," </w:t>
      </w:r>
      <w:r w:rsidRPr="000655A9">
        <w:rPr>
          <w:i/>
        </w:rPr>
        <w:t xml:space="preserve">The Journal of physiology, </w:t>
      </w:r>
      <w:r w:rsidRPr="000655A9">
        <w:t>vol. 213, pp. 291-309, 1971.</w:t>
      </w:r>
    </w:p>
    <w:p w:rsidR="000655A9" w:rsidRPr="000655A9" w:rsidRDefault="000655A9" w:rsidP="000655A9">
      <w:pPr>
        <w:pStyle w:val="EndNoteBibliography"/>
        <w:ind w:left="720" w:hanging="720"/>
        <w:rPr>
          <w:sz w:val="18"/>
        </w:rPr>
      </w:pPr>
      <w:r w:rsidRPr="000655A9">
        <w:rPr>
          <w:sz w:val="18"/>
        </w:rPr>
        <w:lastRenderedPageBreak/>
        <w:t>[Bachelard, H. S.</w:t>
      </w:r>
    </w:p>
    <w:p w:rsidR="000655A9" w:rsidRPr="000655A9" w:rsidRDefault="000655A9" w:rsidP="000655A9">
      <w:pPr>
        <w:pStyle w:val="EndNoteBibliography"/>
        <w:ind w:left="720" w:hanging="720"/>
        <w:rPr>
          <w:sz w:val="18"/>
        </w:rPr>
      </w:pPr>
      <w:r w:rsidRPr="000655A9">
        <w:rPr>
          <w:sz w:val="18"/>
        </w:rPr>
        <w:t>Lewis, L. D.</w:t>
      </w:r>
    </w:p>
    <w:p w:rsidR="000655A9" w:rsidRPr="000655A9" w:rsidRDefault="000655A9" w:rsidP="000655A9">
      <w:pPr>
        <w:pStyle w:val="EndNoteBibliography"/>
        <w:ind w:left="720" w:hanging="720"/>
        <w:rPr>
          <w:sz w:val="18"/>
        </w:rPr>
      </w:pPr>
      <w:r w:rsidRPr="000655A9">
        <w:rPr>
          <w:sz w:val="18"/>
        </w:rPr>
        <w:t>Pontén, U.</w:t>
      </w:r>
    </w:p>
    <w:p w:rsidR="000655A9" w:rsidRPr="000655A9" w:rsidRDefault="000655A9" w:rsidP="000655A9">
      <w:pPr>
        <w:pStyle w:val="EndNoteBibliography"/>
        <w:spacing w:after="0"/>
        <w:ind w:left="720" w:hanging="720"/>
      </w:pPr>
      <w:r w:rsidRPr="000655A9">
        <w:rPr>
          <w:sz w:val="18"/>
        </w:rPr>
        <w:t>Siesjö, B. K.;1974</w:t>
      </w:r>
      <w:r w:rsidRPr="000655A9">
        <w:rPr>
          <w:rFonts w:ascii="Segoe UI" w:hAnsi="Segoe UI"/>
          <w:sz w:val="18"/>
        </w:rPr>
        <w:t>]</w:t>
      </w:r>
      <w:r w:rsidRPr="000655A9">
        <w:tab/>
        <w:t xml:space="preserve">H. S. Bachelard, L. D. Lewis, U. Pontén, and B. K. Siesjö, "MECHANISMS ACTIVATING GLYCOLYSIS IN THE BRAIN IN ARTERIAL HYPOXIA," </w:t>
      </w:r>
      <w:r w:rsidRPr="000655A9">
        <w:rPr>
          <w:i/>
        </w:rPr>
        <w:t xml:space="preserve">Journal of Neurochemistry, </w:t>
      </w:r>
      <w:r w:rsidRPr="000655A9">
        <w:t>vol. 22, pp. 395-401, 1974.</w:t>
      </w:r>
    </w:p>
    <w:p w:rsidR="000655A9" w:rsidRPr="000655A9" w:rsidRDefault="000655A9" w:rsidP="000655A9">
      <w:pPr>
        <w:pStyle w:val="EndNoteBibliography"/>
        <w:spacing w:after="0"/>
        <w:ind w:left="720" w:hanging="720"/>
      </w:pPr>
      <w:r w:rsidRPr="000655A9">
        <w:rPr>
          <w:sz w:val="18"/>
        </w:rPr>
        <w:t>[Bazett, H. C.;1997</w:t>
      </w:r>
      <w:r w:rsidRPr="000655A9">
        <w:rPr>
          <w:rFonts w:ascii="Segoe UI" w:hAnsi="Segoe UI"/>
          <w:sz w:val="18"/>
        </w:rPr>
        <w:t>]</w:t>
      </w:r>
      <w:r w:rsidRPr="000655A9">
        <w:tab/>
        <w:t xml:space="preserve">H. C. Bazett, "AN ANALYSIS OF THE TIME-RELATIONS OF ELECTROCARDIOGRAMS," </w:t>
      </w:r>
      <w:r w:rsidRPr="000655A9">
        <w:rPr>
          <w:i/>
        </w:rPr>
        <w:t xml:space="preserve">Annals of Noninvasive Electrocardiology, </w:t>
      </w:r>
      <w:r w:rsidRPr="000655A9">
        <w:t>vol. 2, pp. 177-194, 1997.</w:t>
      </w:r>
    </w:p>
    <w:p w:rsidR="000655A9" w:rsidRPr="000655A9" w:rsidRDefault="000655A9" w:rsidP="000655A9">
      <w:pPr>
        <w:pStyle w:val="EndNoteBibliography"/>
        <w:ind w:left="720" w:hanging="720"/>
        <w:rPr>
          <w:sz w:val="18"/>
        </w:rPr>
      </w:pPr>
      <w:r w:rsidRPr="000655A9">
        <w:rPr>
          <w:sz w:val="18"/>
        </w:rPr>
        <w:t>[Begg, TB</w:t>
      </w:r>
    </w:p>
    <w:p w:rsidR="000655A9" w:rsidRPr="000655A9" w:rsidRDefault="000655A9" w:rsidP="000655A9">
      <w:pPr>
        <w:pStyle w:val="EndNoteBibliography"/>
        <w:spacing w:after="0"/>
        <w:ind w:left="720" w:hanging="720"/>
      </w:pPr>
      <w:r w:rsidRPr="000655A9">
        <w:rPr>
          <w:sz w:val="18"/>
        </w:rPr>
        <w:t>Hearns, JB;1966</w:t>
      </w:r>
      <w:r w:rsidRPr="000655A9">
        <w:rPr>
          <w:rFonts w:ascii="Segoe UI" w:hAnsi="Segoe UI"/>
          <w:sz w:val="18"/>
        </w:rPr>
        <w:t>]</w:t>
      </w:r>
      <w:r w:rsidRPr="000655A9">
        <w:tab/>
        <w:t xml:space="preserve">T. Begg and J. Hearns, "Components in blood viscosity. The relative contribution of haematocrit, plasma fibrinogen and other proteins," </w:t>
      </w:r>
      <w:r w:rsidRPr="000655A9">
        <w:rPr>
          <w:i/>
        </w:rPr>
        <w:t xml:space="preserve">Clinical science, </w:t>
      </w:r>
      <w:r w:rsidRPr="000655A9">
        <w:t>vol. 31, pp. 87-93, 1966.</w:t>
      </w:r>
    </w:p>
    <w:p w:rsidR="000655A9" w:rsidRPr="000655A9" w:rsidRDefault="000655A9" w:rsidP="000655A9">
      <w:pPr>
        <w:pStyle w:val="EndNoteBibliography"/>
        <w:ind w:left="720" w:hanging="720"/>
        <w:rPr>
          <w:sz w:val="18"/>
        </w:rPr>
      </w:pPr>
      <w:r w:rsidRPr="000655A9">
        <w:rPr>
          <w:sz w:val="18"/>
        </w:rPr>
        <w:t>[Blackard, William G</w:t>
      </w:r>
    </w:p>
    <w:p w:rsidR="000655A9" w:rsidRPr="000655A9" w:rsidRDefault="000655A9" w:rsidP="000655A9">
      <w:pPr>
        <w:pStyle w:val="EndNoteBibliography"/>
        <w:spacing w:after="0"/>
        <w:ind w:left="720" w:hanging="720"/>
      </w:pPr>
      <w:r w:rsidRPr="000655A9">
        <w:rPr>
          <w:sz w:val="18"/>
        </w:rPr>
        <w:t>Nelson, Norman C;1970</w:t>
      </w:r>
      <w:r w:rsidRPr="000655A9">
        <w:rPr>
          <w:rFonts w:ascii="Segoe UI" w:hAnsi="Segoe UI"/>
          <w:sz w:val="18"/>
        </w:rPr>
        <w:t>]</w:t>
      </w:r>
      <w:r w:rsidRPr="000655A9">
        <w:tab/>
        <w:t xml:space="preserve">W. G. Blackard and N. C. Nelson, "Portal and Peripheral Vein Immunoreactive Insulin Concentrations Before and After Glucose Infusion," </w:t>
      </w:r>
      <w:r w:rsidRPr="000655A9">
        <w:rPr>
          <w:i/>
        </w:rPr>
        <w:t xml:space="preserve">Diabetes, </w:t>
      </w:r>
      <w:r w:rsidRPr="000655A9">
        <w:t>vol. 19, pp. 302-306, May 1, 1970 1970.</w:t>
      </w:r>
    </w:p>
    <w:p w:rsidR="000655A9" w:rsidRPr="000655A9" w:rsidRDefault="000655A9" w:rsidP="000655A9">
      <w:pPr>
        <w:pStyle w:val="EndNoteBibliography"/>
        <w:ind w:left="720" w:hanging="720"/>
        <w:rPr>
          <w:sz w:val="18"/>
        </w:rPr>
      </w:pPr>
      <w:r w:rsidRPr="000655A9">
        <w:rPr>
          <w:sz w:val="18"/>
        </w:rPr>
        <w:t>[Bootsma, MARIANNE</w:t>
      </w:r>
    </w:p>
    <w:p w:rsidR="000655A9" w:rsidRPr="000655A9" w:rsidRDefault="000655A9" w:rsidP="000655A9">
      <w:pPr>
        <w:pStyle w:val="EndNoteBibliography"/>
        <w:ind w:left="720" w:hanging="720"/>
        <w:rPr>
          <w:sz w:val="18"/>
        </w:rPr>
      </w:pPr>
      <w:r w:rsidRPr="000655A9">
        <w:rPr>
          <w:sz w:val="18"/>
        </w:rPr>
        <w:t>Swenne, CEES A</w:t>
      </w:r>
    </w:p>
    <w:p w:rsidR="000655A9" w:rsidRPr="000655A9" w:rsidRDefault="000655A9" w:rsidP="000655A9">
      <w:pPr>
        <w:pStyle w:val="EndNoteBibliography"/>
        <w:ind w:left="720" w:hanging="720"/>
        <w:rPr>
          <w:sz w:val="18"/>
        </w:rPr>
      </w:pPr>
      <w:r w:rsidRPr="000655A9">
        <w:rPr>
          <w:sz w:val="18"/>
        </w:rPr>
        <w:t>Van Bolhuis, HARM H</w:t>
      </w:r>
    </w:p>
    <w:p w:rsidR="000655A9" w:rsidRPr="000655A9" w:rsidRDefault="000655A9" w:rsidP="000655A9">
      <w:pPr>
        <w:pStyle w:val="EndNoteBibliography"/>
        <w:ind w:left="720" w:hanging="720"/>
        <w:rPr>
          <w:sz w:val="18"/>
        </w:rPr>
      </w:pPr>
      <w:r w:rsidRPr="000655A9">
        <w:rPr>
          <w:sz w:val="18"/>
        </w:rPr>
        <w:t>Chang, PETER C</w:t>
      </w:r>
    </w:p>
    <w:p w:rsidR="000655A9" w:rsidRPr="000655A9" w:rsidRDefault="000655A9" w:rsidP="000655A9">
      <w:pPr>
        <w:pStyle w:val="EndNoteBibliography"/>
        <w:ind w:left="720" w:hanging="720"/>
        <w:rPr>
          <w:sz w:val="18"/>
        </w:rPr>
      </w:pPr>
      <w:r w:rsidRPr="000655A9">
        <w:rPr>
          <w:sz w:val="18"/>
        </w:rPr>
        <w:t>Cats, V Manger</w:t>
      </w:r>
    </w:p>
    <w:p w:rsidR="000655A9" w:rsidRPr="000655A9" w:rsidRDefault="000655A9" w:rsidP="000655A9">
      <w:pPr>
        <w:pStyle w:val="EndNoteBibliography"/>
        <w:spacing w:after="0"/>
        <w:ind w:left="720" w:hanging="720"/>
      </w:pPr>
      <w:r w:rsidRPr="000655A9">
        <w:rPr>
          <w:sz w:val="18"/>
        </w:rPr>
        <w:t>Bruschke, AV;1994</w:t>
      </w:r>
      <w:r w:rsidRPr="000655A9">
        <w:rPr>
          <w:rFonts w:ascii="Segoe UI" w:hAnsi="Segoe UI"/>
          <w:sz w:val="18"/>
        </w:rPr>
        <w:t>]</w:t>
      </w:r>
      <w:r w:rsidRPr="000655A9">
        <w:tab/>
        <w:t xml:space="preserve">M. Bootsma, C. A. Swenne, H. H. Van Bolhuis, P. C. Chang, V. M. Cats, and A. Bruschke, "Heart rate and heart rate variability as indexes of sympathovagal balance," </w:t>
      </w:r>
      <w:r w:rsidRPr="000655A9">
        <w:rPr>
          <w:i/>
        </w:rPr>
        <w:t xml:space="preserve">American Journal of Physiology, </w:t>
      </w:r>
      <w:r w:rsidRPr="000655A9">
        <w:t>vol. 266, pp. H1565-H1565, 1994.</w:t>
      </w:r>
    </w:p>
    <w:p w:rsidR="000655A9" w:rsidRPr="000655A9" w:rsidRDefault="000655A9" w:rsidP="000655A9">
      <w:pPr>
        <w:pStyle w:val="EndNoteBibliography"/>
        <w:ind w:left="720" w:hanging="720"/>
        <w:rPr>
          <w:sz w:val="18"/>
        </w:rPr>
      </w:pPr>
      <w:r w:rsidRPr="000655A9">
        <w:rPr>
          <w:sz w:val="18"/>
        </w:rPr>
        <w:t>[Carlson, LA</w:t>
      </w:r>
    </w:p>
    <w:p w:rsidR="000655A9" w:rsidRPr="000655A9" w:rsidRDefault="000655A9" w:rsidP="000655A9">
      <w:pPr>
        <w:pStyle w:val="EndNoteBibliography"/>
        <w:ind w:left="720" w:hanging="720"/>
        <w:rPr>
          <w:sz w:val="18"/>
        </w:rPr>
      </w:pPr>
      <w:r w:rsidRPr="000655A9">
        <w:rPr>
          <w:sz w:val="18"/>
        </w:rPr>
        <w:t>Ekelund, LG</w:t>
      </w:r>
    </w:p>
    <w:p w:rsidR="000655A9" w:rsidRPr="000655A9" w:rsidRDefault="000655A9" w:rsidP="000655A9">
      <w:pPr>
        <w:pStyle w:val="EndNoteBibliography"/>
        <w:spacing w:after="0"/>
        <w:ind w:left="720" w:hanging="720"/>
      </w:pPr>
      <w:r w:rsidRPr="000655A9">
        <w:rPr>
          <w:sz w:val="18"/>
        </w:rPr>
        <w:t>Fröberg, SO;1971</w:t>
      </w:r>
      <w:r w:rsidRPr="000655A9">
        <w:rPr>
          <w:rFonts w:ascii="Segoe UI" w:hAnsi="Segoe UI"/>
          <w:sz w:val="18"/>
        </w:rPr>
        <w:t>]</w:t>
      </w:r>
      <w:r w:rsidRPr="000655A9">
        <w:tab/>
        <w:t xml:space="preserve">L. Carlson, L. Ekelund, and S. Fröberg, "Concentration of triglycerides, phospholipids and glycogen in skeletal muscle and of free fatty acids and beta-hydroxybutyric acid in blood in man in response to exercise," </w:t>
      </w:r>
      <w:r w:rsidRPr="000655A9">
        <w:rPr>
          <w:i/>
        </w:rPr>
        <w:t xml:space="preserve">European journal of clinical investigation, </w:t>
      </w:r>
      <w:r w:rsidRPr="000655A9">
        <w:t>vol. 1, pp. 248-254, 1971.</w:t>
      </w:r>
    </w:p>
    <w:p w:rsidR="000655A9" w:rsidRPr="000655A9" w:rsidRDefault="000655A9" w:rsidP="000655A9">
      <w:pPr>
        <w:pStyle w:val="EndNoteBibliography"/>
        <w:ind w:left="720" w:hanging="720"/>
        <w:rPr>
          <w:sz w:val="18"/>
        </w:rPr>
      </w:pPr>
      <w:r w:rsidRPr="000655A9">
        <w:rPr>
          <w:sz w:val="18"/>
        </w:rPr>
        <w:t>[Carter, Y. M.</w:t>
      </w:r>
    </w:p>
    <w:p w:rsidR="000655A9" w:rsidRPr="000655A9" w:rsidRDefault="000655A9" w:rsidP="000655A9">
      <w:pPr>
        <w:pStyle w:val="EndNoteBibliography"/>
        <w:ind w:left="720" w:hanging="720"/>
        <w:rPr>
          <w:sz w:val="18"/>
        </w:rPr>
      </w:pPr>
      <w:r w:rsidRPr="000655A9">
        <w:rPr>
          <w:sz w:val="18"/>
        </w:rPr>
        <w:t>Jia, C. X.</w:t>
      </w:r>
    </w:p>
    <w:p w:rsidR="000655A9" w:rsidRPr="000655A9" w:rsidRDefault="000655A9" w:rsidP="000655A9">
      <w:pPr>
        <w:pStyle w:val="EndNoteBibliography"/>
        <w:ind w:left="720" w:hanging="720"/>
        <w:rPr>
          <w:sz w:val="18"/>
        </w:rPr>
      </w:pPr>
      <w:r w:rsidRPr="000655A9">
        <w:rPr>
          <w:sz w:val="18"/>
        </w:rPr>
        <w:t>Soto, P. F.</w:t>
      </w:r>
    </w:p>
    <w:p w:rsidR="000655A9" w:rsidRPr="000655A9" w:rsidRDefault="000655A9" w:rsidP="000655A9">
      <w:pPr>
        <w:pStyle w:val="EndNoteBibliography"/>
        <w:ind w:left="720" w:hanging="720"/>
        <w:rPr>
          <w:sz w:val="18"/>
        </w:rPr>
      </w:pPr>
      <w:r w:rsidRPr="000655A9">
        <w:rPr>
          <w:sz w:val="18"/>
        </w:rPr>
        <w:t>Starr, J. P.</w:t>
      </w:r>
    </w:p>
    <w:p w:rsidR="000655A9" w:rsidRPr="000655A9" w:rsidRDefault="000655A9" w:rsidP="000655A9">
      <w:pPr>
        <w:pStyle w:val="EndNoteBibliography"/>
        <w:ind w:left="720" w:hanging="720"/>
        <w:rPr>
          <w:sz w:val="18"/>
        </w:rPr>
      </w:pPr>
      <w:r w:rsidRPr="000655A9">
        <w:rPr>
          <w:sz w:val="18"/>
        </w:rPr>
        <w:t>Rabkin, D. G.</w:t>
      </w:r>
    </w:p>
    <w:p w:rsidR="000655A9" w:rsidRPr="000655A9" w:rsidRDefault="000655A9" w:rsidP="000655A9">
      <w:pPr>
        <w:pStyle w:val="EndNoteBibliography"/>
        <w:ind w:left="720" w:hanging="720"/>
        <w:rPr>
          <w:sz w:val="18"/>
        </w:rPr>
      </w:pPr>
      <w:r w:rsidRPr="000655A9">
        <w:rPr>
          <w:sz w:val="18"/>
        </w:rPr>
        <w:t>Hsu, D. T.</w:t>
      </w:r>
    </w:p>
    <w:p w:rsidR="000655A9" w:rsidRPr="000655A9" w:rsidRDefault="000655A9" w:rsidP="000655A9">
      <w:pPr>
        <w:pStyle w:val="EndNoteBibliography"/>
        <w:ind w:left="720" w:hanging="720"/>
        <w:rPr>
          <w:sz w:val="18"/>
        </w:rPr>
      </w:pPr>
      <w:r w:rsidRPr="000655A9">
        <w:rPr>
          <w:sz w:val="18"/>
        </w:rPr>
        <w:t>Fisher, P. E.</w:t>
      </w:r>
    </w:p>
    <w:p w:rsidR="000655A9" w:rsidRPr="000655A9" w:rsidRDefault="000655A9" w:rsidP="000655A9">
      <w:pPr>
        <w:pStyle w:val="EndNoteBibliography"/>
        <w:spacing w:after="0"/>
        <w:ind w:left="720" w:hanging="720"/>
      </w:pPr>
      <w:r w:rsidRPr="000655A9">
        <w:rPr>
          <w:sz w:val="18"/>
        </w:rPr>
        <w:lastRenderedPageBreak/>
        <w:t>Spotnitz, H. M.;1998</w:t>
      </w:r>
      <w:r w:rsidRPr="000655A9">
        <w:rPr>
          <w:rFonts w:ascii="Segoe UI" w:hAnsi="Segoe UI"/>
          <w:sz w:val="18"/>
        </w:rPr>
        <w:t>]</w:t>
      </w:r>
      <w:r w:rsidRPr="000655A9">
        <w:tab/>
        <w:t>Y. M. Carter, C. X. Jia, P. F. Soto, J. P. Starr, D. G. Rabkin, D. T. Hsu</w:t>
      </w:r>
      <w:r w:rsidRPr="000655A9">
        <w:rPr>
          <w:i/>
        </w:rPr>
        <w:t>, et al.</w:t>
      </w:r>
      <w:r w:rsidRPr="000655A9">
        <w:t xml:space="preserve">, "Diastolic properties, myocardial water content, and histologic condition of the rat left ventricle: effect of varied osmolarity of a coronary perfusate," </w:t>
      </w:r>
      <w:r w:rsidRPr="000655A9">
        <w:rPr>
          <w:i/>
        </w:rPr>
        <w:t xml:space="preserve">The Journal of heart and lung transplantation : the official publication of the International Society for Heart Transplantation, </w:t>
      </w:r>
      <w:r w:rsidRPr="000655A9">
        <w:t>vol. 17, pp. 140-149, 1998/02// 1998.</w:t>
      </w:r>
    </w:p>
    <w:p w:rsidR="000655A9" w:rsidRPr="000655A9" w:rsidRDefault="000655A9" w:rsidP="000655A9">
      <w:pPr>
        <w:pStyle w:val="EndNoteBibliography"/>
        <w:ind w:left="720" w:hanging="720"/>
        <w:rPr>
          <w:sz w:val="18"/>
        </w:rPr>
      </w:pPr>
      <w:r w:rsidRPr="000655A9">
        <w:rPr>
          <w:sz w:val="18"/>
        </w:rPr>
        <w:t>[Collins-Nakai, R. L.</w:t>
      </w:r>
    </w:p>
    <w:p w:rsidR="000655A9" w:rsidRPr="000655A9" w:rsidRDefault="000655A9" w:rsidP="000655A9">
      <w:pPr>
        <w:pStyle w:val="EndNoteBibliography"/>
        <w:ind w:left="720" w:hanging="720"/>
        <w:rPr>
          <w:sz w:val="18"/>
        </w:rPr>
      </w:pPr>
      <w:r w:rsidRPr="000655A9">
        <w:rPr>
          <w:sz w:val="18"/>
        </w:rPr>
        <w:t>Noseworthy, D.</w:t>
      </w:r>
    </w:p>
    <w:p w:rsidR="000655A9" w:rsidRPr="000655A9" w:rsidRDefault="000655A9" w:rsidP="000655A9">
      <w:pPr>
        <w:pStyle w:val="EndNoteBibliography"/>
        <w:spacing w:after="0"/>
        <w:ind w:left="720" w:hanging="720"/>
      </w:pPr>
      <w:r w:rsidRPr="000655A9">
        <w:rPr>
          <w:sz w:val="18"/>
        </w:rPr>
        <w:t>Lopaschuk, G. D.;1994</w:t>
      </w:r>
      <w:r w:rsidRPr="000655A9">
        <w:rPr>
          <w:rFonts w:ascii="Segoe UI" w:hAnsi="Segoe UI"/>
          <w:sz w:val="18"/>
        </w:rPr>
        <w:t>]</w:t>
      </w:r>
      <w:r w:rsidRPr="000655A9">
        <w:tab/>
        <w:t xml:space="preserve">R. L. Collins-Nakai, D. Noseworthy, and G. D. Lopaschuk, "Epinephrine increases ATP production in hearts by preferentially increasing glucose metabolism," </w:t>
      </w:r>
      <w:r w:rsidRPr="000655A9">
        <w:rPr>
          <w:i/>
        </w:rPr>
        <w:t xml:space="preserve">Am J Physiol, </w:t>
      </w:r>
      <w:r w:rsidRPr="000655A9">
        <w:t>vol. 267, pp. H1862-71, Nov 1994.</w:t>
      </w:r>
    </w:p>
    <w:p w:rsidR="000655A9" w:rsidRPr="000655A9" w:rsidRDefault="000655A9" w:rsidP="000655A9">
      <w:pPr>
        <w:pStyle w:val="EndNoteBibliography"/>
        <w:ind w:left="720" w:hanging="720"/>
        <w:rPr>
          <w:sz w:val="18"/>
        </w:rPr>
      </w:pPr>
      <w:r w:rsidRPr="000655A9">
        <w:rPr>
          <w:sz w:val="18"/>
        </w:rPr>
        <w:t>[Dobson, Harold L.</w:t>
      </w:r>
    </w:p>
    <w:p w:rsidR="000655A9" w:rsidRPr="000655A9" w:rsidRDefault="000655A9" w:rsidP="000655A9">
      <w:pPr>
        <w:pStyle w:val="EndNoteBibliography"/>
        <w:ind w:left="720" w:hanging="720"/>
        <w:rPr>
          <w:sz w:val="18"/>
        </w:rPr>
      </w:pPr>
      <w:r w:rsidRPr="000655A9">
        <w:rPr>
          <w:sz w:val="18"/>
        </w:rPr>
        <w:t>Robbins, Leonard</w:t>
      </w:r>
    </w:p>
    <w:p w:rsidR="000655A9" w:rsidRPr="000655A9" w:rsidRDefault="000655A9" w:rsidP="000655A9">
      <w:pPr>
        <w:pStyle w:val="EndNoteBibliography"/>
        <w:ind w:left="720" w:hanging="720"/>
        <w:rPr>
          <w:sz w:val="18"/>
        </w:rPr>
      </w:pPr>
      <w:r w:rsidRPr="000655A9">
        <w:rPr>
          <w:sz w:val="18"/>
        </w:rPr>
        <w:t>Johnson, Philip C.</w:t>
      </w:r>
    </w:p>
    <w:p w:rsidR="000655A9" w:rsidRPr="000655A9" w:rsidRDefault="000655A9" w:rsidP="000655A9">
      <w:pPr>
        <w:pStyle w:val="EndNoteBibliography"/>
        <w:ind w:left="720" w:hanging="720"/>
        <w:rPr>
          <w:sz w:val="18"/>
        </w:rPr>
      </w:pPr>
      <w:r w:rsidRPr="000655A9">
        <w:rPr>
          <w:sz w:val="18"/>
        </w:rPr>
        <w:t>Mdalel, Jose</w:t>
      </w:r>
    </w:p>
    <w:p w:rsidR="000655A9" w:rsidRPr="000655A9" w:rsidRDefault="000655A9" w:rsidP="000655A9">
      <w:pPr>
        <w:pStyle w:val="EndNoteBibliography"/>
        <w:ind w:left="720" w:hanging="720"/>
        <w:rPr>
          <w:sz w:val="18"/>
        </w:rPr>
      </w:pPr>
      <w:r w:rsidRPr="000655A9">
        <w:rPr>
          <w:sz w:val="18"/>
        </w:rPr>
        <w:t>Odem, D. Dwight</w:t>
      </w:r>
    </w:p>
    <w:p w:rsidR="000655A9" w:rsidRPr="000655A9" w:rsidRDefault="000655A9" w:rsidP="000655A9">
      <w:pPr>
        <w:pStyle w:val="EndNoteBibliography"/>
        <w:ind w:left="720" w:hanging="720"/>
        <w:rPr>
          <w:sz w:val="18"/>
        </w:rPr>
      </w:pPr>
      <w:r w:rsidRPr="000655A9">
        <w:rPr>
          <w:sz w:val="18"/>
        </w:rPr>
        <w:t>Cornwall, Gail</w:t>
      </w:r>
    </w:p>
    <w:p w:rsidR="000655A9" w:rsidRPr="000655A9" w:rsidRDefault="000655A9" w:rsidP="000655A9">
      <w:pPr>
        <w:pStyle w:val="EndNoteBibliography"/>
        <w:spacing w:after="0"/>
        <w:ind w:left="720" w:hanging="720"/>
      </w:pPr>
      <w:r w:rsidRPr="000655A9">
        <w:rPr>
          <w:sz w:val="18"/>
        </w:rPr>
        <w:t>Davis, Mary Beth;1967</w:t>
      </w:r>
      <w:r w:rsidRPr="000655A9">
        <w:rPr>
          <w:rFonts w:ascii="Segoe UI" w:hAnsi="Segoe UI"/>
          <w:sz w:val="18"/>
        </w:rPr>
        <w:t>]</w:t>
      </w:r>
      <w:r w:rsidRPr="000655A9">
        <w:tab/>
        <w:t>H. L. Dobson, L. Robbins, P. C. Johnson, J. Mdalel, D. D. Odem, G. Cornwall</w:t>
      </w:r>
      <w:r w:rsidRPr="000655A9">
        <w:rPr>
          <w:i/>
        </w:rPr>
        <w:t>, et al.</w:t>
      </w:r>
      <w:r w:rsidRPr="000655A9">
        <w:t xml:space="preserve">, "Absorption of 131-I labeled modified insulin," </w:t>
      </w:r>
      <w:r w:rsidRPr="000655A9">
        <w:rPr>
          <w:i/>
        </w:rPr>
        <w:t xml:space="preserve">Metabolism, </w:t>
      </w:r>
      <w:r w:rsidRPr="000655A9">
        <w:t>vol. 16, pp. 723-732, 8// 1967.</w:t>
      </w:r>
    </w:p>
    <w:p w:rsidR="000655A9" w:rsidRPr="000655A9" w:rsidRDefault="000655A9" w:rsidP="000655A9">
      <w:pPr>
        <w:pStyle w:val="EndNoteBibliography"/>
        <w:ind w:left="720" w:hanging="720"/>
        <w:rPr>
          <w:sz w:val="18"/>
        </w:rPr>
      </w:pPr>
      <w:r w:rsidRPr="000655A9">
        <w:rPr>
          <w:sz w:val="18"/>
        </w:rPr>
        <w:t>[DOEDEN, B.</w:t>
      </w:r>
    </w:p>
    <w:p w:rsidR="000655A9" w:rsidRPr="000655A9" w:rsidRDefault="000655A9" w:rsidP="000655A9">
      <w:pPr>
        <w:pStyle w:val="EndNoteBibliography"/>
        <w:spacing w:after="0"/>
        <w:ind w:left="720" w:hanging="720"/>
      </w:pPr>
      <w:r w:rsidRPr="000655A9">
        <w:rPr>
          <w:sz w:val="18"/>
        </w:rPr>
        <w:t>RIZZA, R.;1987</w:t>
      </w:r>
      <w:r w:rsidRPr="000655A9">
        <w:rPr>
          <w:rFonts w:ascii="Segoe UI" w:hAnsi="Segoe UI"/>
          <w:sz w:val="18"/>
        </w:rPr>
        <w:t>]</w:t>
      </w:r>
      <w:r w:rsidRPr="000655A9">
        <w:tab/>
        <w:t xml:space="preserve">B. DOEDEN and R. RIZZA, "Use of a Variable Insulin Infusion to Assess Insulin Action in Obesity: Defects in Both the Kinetics and Amplitude of Response," </w:t>
      </w:r>
      <w:r w:rsidRPr="000655A9">
        <w:rPr>
          <w:i/>
        </w:rPr>
        <w:t xml:space="preserve">The Journal of Clinical Endocrinology &amp; Metabolism, </w:t>
      </w:r>
      <w:r w:rsidRPr="000655A9">
        <w:t>vol. 64, pp. 902-908, 1987.</w:t>
      </w:r>
    </w:p>
    <w:p w:rsidR="000655A9" w:rsidRPr="000655A9" w:rsidRDefault="000655A9" w:rsidP="000655A9">
      <w:pPr>
        <w:pStyle w:val="EndNoteBibliography"/>
        <w:spacing w:after="0"/>
        <w:ind w:left="720" w:hanging="720"/>
      </w:pPr>
      <w:r w:rsidRPr="000655A9">
        <w:rPr>
          <w:sz w:val="18"/>
        </w:rPr>
        <w:t>[Edelman, Isidore S.;1974</w:t>
      </w:r>
      <w:r w:rsidRPr="000655A9">
        <w:rPr>
          <w:rFonts w:ascii="Segoe UI" w:hAnsi="Segoe UI"/>
          <w:sz w:val="18"/>
        </w:rPr>
        <w:t>]</w:t>
      </w:r>
      <w:r w:rsidRPr="000655A9">
        <w:tab/>
        <w:t xml:space="preserve">I. S. Edelman, "Thyroid Thermogenesis," </w:t>
      </w:r>
      <w:r w:rsidRPr="000655A9">
        <w:rPr>
          <w:i/>
        </w:rPr>
        <w:t xml:space="preserve">New England Journal of Medicine, </w:t>
      </w:r>
      <w:r w:rsidRPr="000655A9">
        <w:t>vol. 290, pp. 1303-1308, 1974.</w:t>
      </w:r>
    </w:p>
    <w:p w:rsidR="000655A9" w:rsidRPr="000655A9" w:rsidRDefault="000655A9" w:rsidP="000655A9">
      <w:pPr>
        <w:pStyle w:val="EndNoteBibliography"/>
        <w:ind w:left="720" w:hanging="720"/>
        <w:rPr>
          <w:sz w:val="18"/>
        </w:rPr>
      </w:pPr>
      <w:r w:rsidRPr="000655A9">
        <w:rPr>
          <w:sz w:val="18"/>
        </w:rPr>
        <w:t>[Eisenhoffer, J</w:t>
      </w:r>
    </w:p>
    <w:p w:rsidR="000655A9" w:rsidRPr="000655A9" w:rsidRDefault="000655A9" w:rsidP="000655A9">
      <w:pPr>
        <w:pStyle w:val="EndNoteBibliography"/>
        <w:ind w:left="720" w:hanging="720"/>
        <w:rPr>
          <w:sz w:val="18"/>
        </w:rPr>
      </w:pPr>
      <w:r w:rsidRPr="000655A9">
        <w:rPr>
          <w:sz w:val="18"/>
        </w:rPr>
        <w:t>Lee, S</w:t>
      </w:r>
    </w:p>
    <w:p w:rsidR="000655A9" w:rsidRPr="000655A9" w:rsidRDefault="000655A9" w:rsidP="000655A9">
      <w:pPr>
        <w:pStyle w:val="EndNoteBibliography"/>
        <w:spacing w:after="0"/>
        <w:ind w:left="720" w:hanging="720"/>
      </w:pPr>
      <w:r w:rsidRPr="000655A9">
        <w:rPr>
          <w:sz w:val="18"/>
        </w:rPr>
        <w:t>Johnston, MG;1994</w:t>
      </w:r>
      <w:r w:rsidRPr="000655A9">
        <w:rPr>
          <w:rFonts w:ascii="Segoe UI" w:hAnsi="Segoe UI"/>
          <w:sz w:val="18"/>
        </w:rPr>
        <w:t>]</w:t>
      </w:r>
      <w:r w:rsidRPr="000655A9">
        <w:tab/>
        <w:t xml:space="preserve">J. Eisenhoffer, S. Lee, and M. Johnston, "Pressure-flow relationships in isolated sheep prenodal lymphatic vessels," </w:t>
      </w:r>
      <w:r w:rsidRPr="000655A9">
        <w:rPr>
          <w:i/>
        </w:rPr>
        <w:t xml:space="preserve">American Journal of Physiology-Heart and Circulatory Physiology, </w:t>
      </w:r>
      <w:r w:rsidRPr="000655A9">
        <w:t>vol. 36, p. H938, 1994.</w:t>
      </w:r>
    </w:p>
    <w:p w:rsidR="000655A9" w:rsidRPr="000655A9" w:rsidRDefault="000655A9" w:rsidP="000655A9">
      <w:pPr>
        <w:pStyle w:val="EndNoteBibliography"/>
        <w:ind w:left="720" w:hanging="720"/>
        <w:rPr>
          <w:sz w:val="18"/>
        </w:rPr>
      </w:pPr>
      <w:r w:rsidRPr="000655A9">
        <w:rPr>
          <w:sz w:val="18"/>
        </w:rPr>
        <w:t>[Engeset, A</w:t>
      </w:r>
    </w:p>
    <w:p w:rsidR="000655A9" w:rsidRPr="000655A9" w:rsidRDefault="000655A9" w:rsidP="000655A9">
      <w:pPr>
        <w:pStyle w:val="EndNoteBibliography"/>
        <w:ind w:left="720" w:hanging="720"/>
        <w:rPr>
          <w:sz w:val="18"/>
        </w:rPr>
      </w:pPr>
      <w:r w:rsidRPr="000655A9">
        <w:rPr>
          <w:sz w:val="18"/>
        </w:rPr>
        <w:t>Hager, B</w:t>
      </w:r>
    </w:p>
    <w:p w:rsidR="000655A9" w:rsidRPr="000655A9" w:rsidRDefault="000655A9" w:rsidP="000655A9">
      <w:pPr>
        <w:pStyle w:val="EndNoteBibliography"/>
        <w:ind w:left="720" w:hanging="720"/>
        <w:rPr>
          <w:sz w:val="18"/>
        </w:rPr>
      </w:pPr>
      <w:r w:rsidRPr="000655A9">
        <w:rPr>
          <w:sz w:val="18"/>
        </w:rPr>
        <w:t>Nesheim, A</w:t>
      </w:r>
    </w:p>
    <w:p w:rsidR="000655A9" w:rsidRPr="000655A9" w:rsidRDefault="000655A9" w:rsidP="000655A9">
      <w:pPr>
        <w:pStyle w:val="EndNoteBibliography"/>
        <w:spacing w:after="0"/>
        <w:ind w:left="720" w:hanging="720"/>
      </w:pPr>
      <w:r w:rsidRPr="000655A9">
        <w:rPr>
          <w:sz w:val="18"/>
        </w:rPr>
        <w:t>Kolbenstvedt, A;1973</w:t>
      </w:r>
      <w:r w:rsidRPr="000655A9">
        <w:rPr>
          <w:rFonts w:ascii="Segoe UI" w:hAnsi="Segoe UI"/>
          <w:sz w:val="18"/>
        </w:rPr>
        <w:t>]</w:t>
      </w:r>
      <w:r w:rsidRPr="000655A9">
        <w:tab/>
        <w:t xml:space="preserve">A. Engeset, B. Hager, A. Nesheim, and A. Kolbenstvedt, "Studies on human peripheral lymph. I. Sampling method," </w:t>
      </w:r>
      <w:r w:rsidRPr="000655A9">
        <w:rPr>
          <w:i/>
        </w:rPr>
        <w:t xml:space="preserve">Lymphology, </w:t>
      </w:r>
      <w:r w:rsidRPr="000655A9">
        <w:t>vol. 6, pp. 1-5, 1973.</w:t>
      </w:r>
    </w:p>
    <w:p w:rsidR="000655A9" w:rsidRPr="000655A9" w:rsidRDefault="000655A9" w:rsidP="000655A9">
      <w:pPr>
        <w:pStyle w:val="EndNoteBibliography"/>
        <w:ind w:left="720" w:hanging="720"/>
        <w:rPr>
          <w:sz w:val="18"/>
        </w:rPr>
      </w:pPr>
      <w:r w:rsidRPr="000655A9">
        <w:rPr>
          <w:sz w:val="18"/>
        </w:rPr>
        <w:t>[Fan, F. C.</w:t>
      </w:r>
    </w:p>
    <w:p w:rsidR="000655A9" w:rsidRPr="000655A9" w:rsidRDefault="000655A9" w:rsidP="000655A9">
      <w:pPr>
        <w:pStyle w:val="EndNoteBibliography"/>
        <w:ind w:left="720" w:hanging="720"/>
        <w:rPr>
          <w:sz w:val="18"/>
        </w:rPr>
      </w:pPr>
      <w:r w:rsidRPr="000655A9">
        <w:rPr>
          <w:sz w:val="18"/>
        </w:rPr>
        <w:t>Chen, R. Y.</w:t>
      </w:r>
    </w:p>
    <w:p w:rsidR="000655A9" w:rsidRPr="000655A9" w:rsidRDefault="000655A9" w:rsidP="000655A9">
      <w:pPr>
        <w:pStyle w:val="EndNoteBibliography"/>
        <w:ind w:left="720" w:hanging="720"/>
        <w:rPr>
          <w:sz w:val="18"/>
        </w:rPr>
      </w:pPr>
      <w:r w:rsidRPr="000655A9">
        <w:rPr>
          <w:sz w:val="18"/>
        </w:rPr>
        <w:t>Schuessler, G. B.</w:t>
      </w:r>
    </w:p>
    <w:p w:rsidR="000655A9" w:rsidRPr="000655A9" w:rsidRDefault="000655A9" w:rsidP="000655A9">
      <w:pPr>
        <w:pStyle w:val="EndNoteBibliography"/>
        <w:spacing w:after="0"/>
        <w:ind w:left="720" w:hanging="720"/>
      </w:pPr>
      <w:r w:rsidRPr="000655A9">
        <w:rPr>
          <w:sz w:val="18"/>
        </w:rPr>
        <w:t>Chien, S.;1980</w:t>
      </w:r>
      <w:r w:rsidRPr="000655A9">
        <w:rPr>
          <w:rFonts w:ascii="Segoe UI" w:hAnsi="Segoe UI"/>
          <w:sz w:val="18"/>
        </w:rPr>
        <w:t>]</w:t>
      </w:r>
      <w:r w:rsidRPr="000655A9">
        <w:tab/>
        <w:t xml:space="preserve">F. C. Fan, R. Y. Chen, G. B. Schuessler, and S. Chien, </w:t>
      </w:r>
      <w:r w:rsidRPr="000655A9">
        <w:rPr>
          <w:i/>
        </w:rPr>
        <w:t>Effects of hematocrit variations on regional hemodynamics and oxygen transport in the dog</w:t>
      </w:r>
      <w:r w:rsidRPr="000655A9">
        <w:t xml:space="preserve"> vol. 238, 1980.</w:t>
      </w:r>
    </w:p>
    <w:p w:rsidR="000655A9" w:rsidRPr="000655A9" w:rsidRDefault="000655A9" w:rsidP="000655A9">
      <w:pPr>
        <w:pStyle w:val="EndNoteBibliography"/>
        <w:ind w:left="720" w:hanging="720"/>
        <w:rPr>
          <w:sz w:val="18"/>
        </w:rPr>
      </w:pPr>
      <w:r w:rsidRPr="000655A9">
        <w:rPr>
          <w:sz w:val="18"/>
        </w:rPr>
        <w:t>[Ferguson, D. W.</w:t>
      </w:r>
    </w:p>
    <w:p w:rsidR="000655A9" w:rsidRPr="000655A9" w:rsidRDefault="000655A9" w:rsidP="000655A9">
      <w:pPr>
        <w:pStyle w:val="EndNoteBibliography"/>
        <w:ind w:left="720" w:hanging="720"/>
        <w:rPr>
          <w:sz w:val="18"/>
        </w:rPr>
      </w:pPr>
      <w:r w:rsidRPr="000655A9">
        <w:rPr>
          <w:sz w:val="18"/>
        </w:rPr>
        <w:lastRenderedPageBreak/>
        <w:t>Abboud, F. M.</w:t>
      </w:r>
    </w:p>
    <w:p w:rsidR="000655A9" w:rsidRPr="000655A9" w:rsidRDefault="000655A9" w:rsidP="000655A9">
      <w:pPr>
        <w:pStyle w:val="EndNoteBibliography"/>
        <w:spacing w:after="0"/>
        <w:ind w:left="720" w:hanging="720"/>
      </w:pPr>
      <w:r w:rsidRPr="000655A9">
        <w:rPr>
          <w:sz w:val="18"/>
        </w:rPr>
        <w:t>Mark, A. L.;1985</w:t>
      </w:r>
      <w:r w:rsidRPr="000655A9">
        <w:rPr>
          <w:rFonts w:ascii="Segoe UI" w:hAnsi="Segoe UI"/>
          <w:sz w:val="18"/>
        </w:rPr>
        <w:t>]</w:t>
      </w:r>
      <w:r w:rsidRPr="000655A9">
        <w:tab/>
        <w:t xml:space="preserve">D. W. Ferguson, F. M. Abboud, and A. L. Mark, "Relative contribution of aortic and carotid baroreflexes to heart rate control in man during steady state and dynamic increases in arterial pressure," </w:t>
      </w:r>
      <w:r w:rsidRPr="000655A9">
        <w:rPr>
          <w:i/>
        </w:rPr>
        <w:t xml:space="preserve">The Journal of Clinical Investigation, </w:t>
      </w:r>
      <w:r w:rsidRPr="000655A9">
        <w:t>vol. 76, pp. 2265-2274, 1985.</w:t>
      </w:r>
    </w:p>
    <w:p w:rsidR="000655A9" w:rsidRPr="000655A9" w:rsidRDefault="000655A9" w:rsidP="000655A9">
      <w:pPr>
        <w:pStyle w:val="EndNoteBibliography"/>
        <w:ind w:left="720" w:hanging="720"/>
        <w:rPr>
          <w:sz w:val="18"/>
        </w:rPr>
      </w:pPr>
      <w:r w:rsidRPr="000655A9">
        <w:rPr>
          <w:sz w:val="18"/>
        </w:rPr>
        <w:t>[Gaasch, WILLIAXi H</w:t>
      </w:r>
    </w:p>
    <w:p w:rsidR="000655A9" w:rsidRPr="000655A9" w:rsidRDefault="000655A9" w:rsidP="000655A9">
      <w:pPr>
        <w:pStyle w:val="EndNoteBibliography"/>
        <w:ind w:left="720" w:hanging="720"/>
        <w:rPr>
          <w:sz w:val="18"/>
        </w:rPr>
      </w:pPr>
      <w:r w:rsidRPr="000655A9">
        <w:rPr>
          <w:sz w:val="18"/>
        </w:rPr>
        <w:t>Cole, JAMES S</w:t>
      </w:r>
    </w:p>
    <w:p w:rsidR="000655A9" w:rsidRPr="000655A9" w:rsidRDefault="000655A9" w:rsidP="000655A9">
      <w:pPr>
        <w:pStyle w:val="EndNoteBibliography"/>
        <w:ind w:left="720" w:hanging="720"/>
        <w:rPr>
          <w:sz w:val="18"/>
        </w:rPr>
      </w:pPr>
      <w:r w:rsidRPr="000655A9">
        <w:rPr>
          <w:sz w:val="18"/>
        </w:rPr>
        <w:t>Quinones, MIGUEL A</w:t>
      </w:r>
    </w:p>
    <w:p w:rsidR="000655A9" w:rsidRPr="000655A9" w:rsidRDefault="000655A9" w:rsidP="000655A9">
      <w:pPr>
        <w:pStyle w:val="EndNoteBibliography"/>
        <w:spacing w:after="0"/>
        <w:ind w:left="720" w:hanging="720"/>
      </w:pPr>
      <w:r w:rsidRPr="000655A9">
        <w:rPr>
          <w:sz w:val="18"/>
        </w:rPr>
        <w:t>Alexander, JK;1975</w:t>
      </w:r>
      <w:r w:rsidRPr="000655A9">
        <w:rPr>
          <w:rFonts w:ascii="Segoe UI" w:hAnsi="Segoe UI"/>
          <w:sz w:val="18"/>
        </w:rPr>
        <w:t>]</w:t>
      </w:r>
      <w:r w:rsidRPr="000655A9">
        <w:tab/>
        <w:t xml:space="preserve">W. H. Gaasch, J. S. Cole, M. A. Quinones, and J. Alexander, "Dynamic determinants of letf ventricular diastolic pressure-volume relations in man," </w:t>
      </w:r>
      <w:r w:rsidRPr="000655A9">
        <w:rPr>
          <w:i/>
        </w:rPr>
        <w:t xml:space="preserve">Circulation, </w:t>
      </w:r>
      <w:r w:rsidRPr="000655A9">
        <w:t>vol. 51, pp. 317-323, 1975.</w:t>
      </w:r>
    </w:p>
    <w:p w:rsidR="000655A9" w:rsidRPr="000655A9" w:rsidRDefault="000655A9" w:rsidP="000655A9">
      <w:pPr>
        <w:pStyle w:val="EndNoteBibliography"/>
        <w:ind w:left="720" w:hanging="720"/>
        <w:rPr>
          <w:sz w:val="18"/>
        </w:rPr>
      </w:pPr>
      <w:r w:rsidRPr="000655A9">
        <w:rPr>
          <w:sz w:val="18"/>
        </w:rPr>
        <w:t>[George, Stella</w:t>
      </w:r>
    </w:p>
    <w:p w:rsidR="000655A9" w:rsidRPr="000655A9" w:rsidRDefault="000655A9" w:rsidP="000655A9">
      <w:pPr>
        <w:pStyle w:val="EndNoteBibliography"/>
        <w:ind w:left="720" w:hanging="720"/>
        <w:rPr>
          <w:sz w:val="18"/>
        </w:rPr>
      </w:pPr>
      <w:r w:rsidRPr="000655A9">
        <w:rPr>
          <w:sz w:val="18"/>
        </w:rPr>
        <w:t>Rochford, Justin J</w:t>
      </w:r>
    </w:p>
    <w:p w:rsidR="000655A9" w:rsidRPr="000655A9" w:rsidRDefault="000655A9" w:rsidP="000655A9">
      <w:pPr>
        <w:pStyle w:val="EndNoteBibliography"/>
        <w:ind w:left="720" w:hanging="720"/>
        <w:rPr>
          <w:sz w:val="18"/>
        </w:rPr>
      </w:pPr>
      <w:r w:rsidRPr="000655A9">
        <w:rPr>
          <w:sz w:val="18"/>
        </w:rPr>
        <w:t>Wolfrum, Christian</w:t>
      </w:r>
    </w:p>
    <w:p w:rsidR="000655A9" w:rsidRPr="000655A9" w:rsidRDefault="000655A9" w:rsidP="000655A9">
      <w:pPr>
        <w:pStyle w:val="EndNoteBibliography"/>
        <w:ind w:left="720" w:hanging="720"/>
        <w:rPr>
          <w:sz w:val="18"/>
        </w:rPr>
      </w:pPr>
      <w:r w:rsidRPr="000655A9">
        <w:rPr>
          <w:sz w:val="18"/>
        </w:rPr>
        <w:t>Gray, Sarah L</w:t>
      </w:r>
    </w:p>
    <w:p w:rsidR="000655A9" w:rsidRPr="000655A9" w:rsidRDefault="000655A9" w:rsidP="000655A9">
      <w:pPr>
        <w:pStyle w:val="EndNoteBibliography"/>
        <w:ind w:left="720" w:hanging="720"/>
        <w:rPr>
          <w:sz w:val="18"/>
        </w:rPr>
      </w:pPr>
      <w:r w:rsidRPr="000655A9">
        <w:rPr>
          <w:sz w:val="18"/>
        </w:rPr>
        <w:t>Schinner, Sven</w:t>
      </w:r>
    </w:p>
    <w:p w:rsidR="000655A9" w:rsidRPr="000655A9" w:rsidRDefault="000655A9" w:rsidP="000655A9">
      <w:pPr>
        <w:pStyle w:val="EndNoteBibliography"/>
        <w:ind w:left="720" w:hanging="720"/>
        <w:rPr>
          <w:sz w:val="18"/>
        </w:rPr>
      </w:pPr>
      <w:r w:rsidRPr="000655A9">
        <w:rPr>
          <w:sz w:val="18"/>
        </w:rPr>
        <w:t>Wilson, Jenny C</w:t>
      </w:r>
    </w:p>
    <w:p w:rsidR="000655A9" w:rsidRPr="000655A9" w:rsidRDefault="000655A9" w:rsidP="000655A9">
      <w:pPr>
        <w:pStyle w:val="EndNoteBibliography"/>
        <w:ind w:left="720" w:hanging="720"/>
        <w:rPr>
          <w:sz w:val="18"/>
        </w:rPr>
      </w:pPr>
      <w:r w:rsidRPr="000655A9">
        <w:rPr>
          <w:sz w:val="18"/>
        </w:rPr>
        <w:t>Soos, Maria A</w:t>
      </w:r>
    </w:p>
    <w:p w:rsidR="000655A9" w:rsidRPr="000655A9" w:rsidRDefault="000655A9" w:rsidP="000655A9">
      <w:pPr>
        <w:pStyle w:val="EndNoteBibliography"/>
        <w:ind w:left="720" w:hanging="720"/>
        <w:rPr>
          <w:sz w:val="18"/>
        </w:rPr>
      </w:pPr>
      <w:r w:rsidRPr="000655A9">
        <w:rPr>
          <w:sz w:val="18"/>
        </w:rPr>
        <w:t>Murgatroyd, Peter R</w:t>
      </w:r>
    </w:p>
    <w:p w:rsidR="000655A9" w:rsidRPr="000655A9" w:rsidRDefault="000655A9" w:rsidP="000655A9">
      <w:pPr>
        <w:pStyle w:val="EndNoteBibliography"/>
        <w:ind w:left="720" w:hanging="720"/>
        <w:rPr>
          <w:sz w:val="18"/>
        </w:rPr>
      </w:pPr>
      <w:r w:rsidRPr="000655A9">
        <w:rPr>
          <w:sz w:val="18"/>
        </w:rPr>
        <w:t>Williams, Rachel M</w:t>
      </w:r>
    </w:p>
    <w:p w:rsidR="000655A9" w:rsidRPr="000655A9" w:rsidRDefault="000655A9" w:rsidP="000655A9">
      <w:pPr>
        <w:pStyle w:val="EndNoteBibliography"/>
        <w:spacing w:after="0"/>
        <w:ind w:left="720" w:hanging="720"/>
      </w:pPr>
      <w:r w:rsidRPr="000655A9">
        <w:rPr>
          <w:sz w:val="18"/>
        </w:rPr>
        <w:t>Acerini, Carlo L;2004</w:t>
      </w:r>
      <w:r w:rsidRPr="000655A9">
        <w:rPr>
          <w:rFonts w:ascii="Segoe UI" w:hAnsi="Segoe UI"/>
          <w:sz w:val="18"/>
        </w:rPr>
        <w:t>]</w:t>
      </w:r>
      <w:r w:rsidRPr="000655A9">
        <w:tab/>
        <w:t>S. George, J. J. Rochford, C. Wolfrum, S. L. Gray, S. Schinner, J. C. Wilson</w:t>
      </w:r>
      <w:r w:rsidRPr="000655A9">
        <w:rPr>
          <w:i/>
        </w:rPr>
        <w:t>, et al.</w:t>
      </w:r>
      <w:r w:rsidRPr="000655A9">
        <w:t xml:space="preserve">, "A family with severe insulin resistance and diabetes due to a mutation in AKT2," </w:t>
      </w:r>
      <w:r w:rsidRPr="000655A9">
        <w:rPr>
          <w:i/>
        </w:rPr>
        <w:t xml:space="preserve">Science, </w:t>
      </w:r>
      <w:r w:rsidRPr="000655A9">
        <w:t>vol. 304, pp. 1325-1328, 2004.</w:t>
      </w:r>
    </w:p>
    <w:p w:rsidR="000655A9" w:rsidRPr="000655A9" w:rsidRDefault="000655A9" w:rsidP="000655A9">
      <w:pPr>
        <w:pStyle w:val="EndNoteBibliography"/>
        <w:ind w:left="720" w:hanging="720"/>
        <w:rPr>
          <w:sz w:val="18"/>
        </w:rPr>
      </w:pPr>
      <w:r w:rsidRPr="000655A9">
        <w:rPr>
          <w:sz w:val="18"/>
        </w:rPr>
        <w:t>[GINSBERG, SANDRA</w:t>
      </w:r>
    </w:p>
    <w:p w:rsidR="000655A9" w:rsidRPr="000655A9" w:rsidRDefault="000655A9" w:rsidP="000655A9">
      <w:pPr>
        <w:pStyle w:val="EndNoteBibliography"/>
        <w:ind w:left="720" w:hanging="720"/>
        <w:rPr>
          <w:sz w:val="18"/>
        </w:rPr>
      </w:pPr>
      <w:r w:rsidRPr="000655A9">
        <w:rPr>
          <w:sz w:val="18"/>
        </w:rPr>
        <w:t>BLOCK, MARSHALL B.</w:t>
      </w:r>
    </w:p>
    <w:p w:rsidR="000655A9" w:rsidRPr="000655A9" w:rsidRDefault="000655A9" w:rsidP="000655A9">
      <w:pPr>
        <w:pStyle w:val="EndNoteBibliography"/>
        <w:ind w:left="720" w:hanging="720"/>
        <w:rPr>
          <w:sz w:val="18"/>
        </w:rPr>
      </w:pPr>
      <w:r w:rsidRPr="000655A9">
        <w:rPr>
          <w:sz w:val="18"/>
        </w:rPr>
        <w:t>MAKO, MARY E.</w:t>
      </w:r>
    </w:p>
    <w:p w:rsidR="000655A9" w:rsidRPr="000655A9" w:rsidRDefault="000655A9" w:rsidP="000655A9">
      <w:pPr>
        <w:pStyle w:val="EndNoteBibliography"/>
        <w:spacing w:after="0"/>
        <w:ind w:left="720" w:hanging="720"/>
      </w:pPr>
      <w:r w:rsidRPr="000655A9">
        <w:rPr>
          <w:sz w:val="18"/>
        </w:rPr>
        <w:t>RUBENSTEIN, ARTHUR H.;1973</w:t>
      </w:r>
      <w:r w:rsidRPr="000655A9">
        <w:rPr>
          <w:rFonts w:ascii="Segoe UI" w:hAnsi="Segoe UI"/>
          <w:sz w:val="18"/>
        </w:rPr>
        <w:t>]</w:t>
      </w:r>
      <w:r w:rsidRPr="000655A9">
        <w:tab/>
        <w:t xml:space="preserve">S. GINSBERG, M. B. BLOCK, M. E. MAKO, and A. H. RUBENSTEIN, "Serum Insulin Levels Following Administration of Exogenous Insulin," </w:t>
      </w:r>
      <w:r w:rsidRPr="000655A9">
        <w:rPr>
          <w:i/>
        </w:rPr>
        <w:t xml:space="preserve">The Journal of Clinical Endocrinology &amp; Metabolism, </w:t>
      </w:r>
      <w:r w:rsidRPr="000655A9">
        <w:t>vol. 36, pp. 1175-1179, 1973.</w:t>
      </w:r>
    </w:p>
    <w:p w:rsidR="000655A9" w:rsidRPr="000655A9" w:rsidRDefault="000655A9" w:rsidP="000655A9">
      <w:pPr>
        <w:pStyle w:val="EndNoteBibliography"/>
        <w:ind w:left="720" w:hanging="720"/>
        <w:rPr>
          <w:sz w:val="18"/>
        </w:rPr>
      </w:pPr>
      <w:r w:rsidRPr="000655A9">
        <w:rPr>
          <w:sz w:val="18"/>
        </w:rPr>
        <w:t>[Glickson, Jerry D</w:t>
      </w:r>
    </w:p>
    <w:p w:rsidR="000655A9" w:rsidRPr="000655A9" w:rsidRDefault="000655A9" w:rsidP="000655A9">
      <w:pPr>
        <w:pStyle w:val="EndNoteBibliography"/>
        <w:spacing w:after="0"/>
        <w:ind w:left="720" w:hanging="720"/>
      </w:pPr>
      <w:r w:rsidRPr="000655A9">
        <w:rPr>
          <w:sz w:val="18"/>
        </w:rPr>
        <w:t>Pissiotis, CA;1974</w:t>
      </w:r>
      <w:r w:rsidRPr="000655A9">
        <w:rPr>
          <w:rFonts w:ascii="Segoe UI" w:hAnsi="Segoe UI"/>
          <w:sz w:val="18"/>
        </w:rPr>
        <w:t>]</w:t>
      </w:r>
      <w:r w:rsidRPr="000655A9">
        <w:tab/>
        <w:t xml:space="preserve">J. D. Glickson and C. Pissiotis, </w:t>
      </w:r>
      <w:r w:rsidRPr="000655A9">
        <w:rPr>
          <w:i/>
        </w:rPr>
        <w:t>Vasopressin: Chemical and clinical aspects</w:t>
      </w:r>
      <w:r w:rsidRPr="000655A9">
        <w:t xml:space="preserve"> vol. 1: Ardent Media, 1974.</w:t>
      </w:r>
    </w:p>
    <w:p w:rsidR="000655A9" w:rsidRPr="000655A9" w:rsidRDefault="000655A9" w:rsidP="000655A9">
      <w:pPr>
        <w:pStyle w:val="EndNoteBibliography"/>
        <w:ind w:left="720" w:hanging="720"/>
        <w:rPr>
          <w:sz w:val="18"/>
        </w:rPr>
      </w:pPr>
      <w:r w:rsidRPr="000655A9">
        <w:rPr>
          <w:sz w:val="18"/>
        </w:rPr>
        <w:t>[Gottschalk, Carl W</w:t>
      </w:r>
    </w:p>
    <w:p w:rsidR="000655A9" w:rsidRPr="000655A9" w:rsidRDefault="000655A9" w:rsidP="000655A9">
      <w:pPr>
        <w:pStyle w:val="EndNoteBibliography"/>
        <w:spacing w:after="0"/>
        <w:ind w:left="720" w:hanging="720"/>
      </w:pPr>
      <w:r w:rsidRPr="000655A9">
        <w:rPr>
          <w:sz w:val="18"/>
        </w:rPr>
        <w:t>Mylle, Margaret;1959</w:t>
      </w:r>
      <w:r w:rsidRPr="000655A9">
        <w:rPr>
          <w:rFonts w:ascii="Segoe UI" w:hAnsi="Segoe UI"/>
          <w:sz w:val="18"/>
        </w:rPr>
        <w:t>]</w:t>
      </w:r>
      <w:r w:rsidRPr="000655A9">
        <w:tab/>
        <w:t xml:space="preserve">C. W. Gottschalk and M. Mylle, "Micropuncture study of the mammalian urinary concentrating mechanism: evidence for the countercurrent hypothesis," </w:t>
      </w:r>
      <w:r w:rsidRPr="000655A9">
        <w:rPr>
          <w:i/>
        </w:rPr>
        <w:t xml:space="preserve">American Journal of Physiology--Legacy Content, </w:t>
      </w:r>
      <w:r w:rsidRPr="000655A9">
        <w:t>vol. 196, pp. 927-936, 1959.</w:t>
      </w:r>
    </w:p>
    <w:p w:rsidR="000655A9" w:rsidRPr="000655A9" w:rsidRDefault="000655A9" w:rsidP="000655A9">
      <w:pPr>
        <w:pStyle w:val="EndNoteBibliography"/>
        <w:ind w:left="720" w:hanging="720"/>
        <w:rPr>
          <w:sz w:val="18"/>
        </w:rPr>
      </w:pPr>
      <w:r w:rsidRPr="000655A9">
        <w:rPr>
          <w:sz w:val="18"/>
        </w:rPr>
        <w:t>[Gross, J</w:t>
      </w:r>
    </w:p>
    <w:p w:rsidR="000655A9" w:rsidRPr="000655A9" w:rsidRDefault="000655A9" w:rsidP="000655A9">
      <w:pPr>
        <w:pStyle w:val="EndNoteBibliography"/>
        <w:spacing w:after="0"/>
        <w:ind w:left="720" w:hanging="720"/>
      </w:pPr>
      <w:r w:rsidRPr="000655A9">
        <w:rPr>
          <w:sz w:val="18"/>
        </w:rPr>
        <w:lastRenderedPageBreak/>
        <w:t>Pitt-Rivers, Rosalind;1953</w:t>
      </w:r>
      <w:r w:rsidRPr="000655A9">
        <w:rPr>
          <w:rFonts w:ascii="Segoe UI" w:hAnsi="Segoe UI"/>
          <w:sz w:val="18"/>
        </w:rPr>
        <w:t>]</w:t>
      </w:r>
      <w:r w:rsidRPr="000655A9">
        <w:tab/>
        <w:t xml:space="preserve">J. Gross and R. Pitt-Rivers, "3: 5: 3′-Triiodothyronine. 2. Physiological activity," </w:t>
      </w:r>
      <w:r w:rsidRPr="000655A9">
        <w:rPr>
          <w:i/>
        </w:rPr>
        <w:t xml:space="preserve">Biochemical Journal, </w:t>
      </w:r>
      <w:r w:rsidRPr="000655A9">
        <w:t>vol. 53, p. 652, 1953.</w:t>
      </w:r>
    </w:p>
    <w:p w:rsidR="000655A9" w:rsidRPr="000655A9" w:rsidRDefault="000655A9" w:rsidP="000655A9">
      <w:pPr>
        <w:pStyle w:val="EndNoteBibliography"/>
        <w:ind w:left="720" w:hanging="720"/>
        <w:rPr>
          <w:sz w:val="18"/>
        </w:rPr>
      </w:pPr>
      <w:r w:rsidRPr="000655A9">
        <w:rPr>
          <w:sz w:val="18"/>
        </w:rPr>
        <w:t>[Guyene, TT</w:t>
      </w:r>
    </w:p>
    <w:p w:rsidR="000655A9" w:rsidRPr="000655A9" w:rsidRDefault="000655A9" w:rsidP="000655A9">
      <w:pPr>
        <w:pStyle w:val="EndNoteBibliography"/>
        <w:ind w:left="720" w:hanging="720"/>
        <w:rPr>
          <w:sz w:val="18"/>
        </w:rPr>
      </w:pPr>
      <w:r w:rsidRPr="000655A9">
        <w:rPr>
          <w:sz w:val="18"/>
        </w:rPr>
        <w:t>Galen, FRANCOIS X</w:t>
      </w:r>
    </w:p>
    <w:p w:rsidR="000655A9" w:rsidRPr="000655A9" w:rsidRDefault="000655A9" w:rsidP="000655A9">
      <w:pPr>
        <w:pStyle w:val="EndNoteBibliography"/>
        <w:ind w:left="720" w:hanging="720"/>
        <w:rPr>
          <w:sz w:val="18"/>
        </w:rPr>
      </w:pPr>
      <w:r w:rsidRPr="000655A9">
        <w:rPr>
          <w:sz w:val="18"/>
        </w:rPr>
        <w:t>Devaux, C</w:t>
      </w:r>
    </w:p>
    <w:p w:rsidR="000655A9" w:rsidRPr="000655A9" w:rsidRDefault="000655A9" w:rsidP="000655A9">
      <w:pPr>
        <w:pStyle w:val="EndNoteBibliography"/>
        <w:ind w:left="720" w:hanging="720"/>
        <w:rPr>
          <w:sz w:val="18"/>
        </w:rPr>
      </w:pPr>
      <w:r w:rsidRPr="000655A9">
        <w:rPr>
          <w:sz w:val="18"/>
        </w:rPr>
        <w:t>Corvol, PIERRE</w:t>
      </w:r>
    </w:p>
    <w:p w:rsidR="000655A9" w:rsidRPr="000655A9" w:rsidRDefault="000655A9" w:rsidP="000655A9">
      <w:pPr>
        <w:pStyle w:val="EndNoteBibliography"/>
        <w:spacing w:after="0"/>
        <w:ind w:left="720" w:hanging="720"/>
      </w:pPr>
      <w:r w:rsidRPr="000655A9">
        <w:rPr>
          <w:sz w:val="18"/>
        </w:rPr>
        <w:t>Menard, JOEL;1980</w:t>
      </w:r>
      <w:r w:rsidRPr="000655A9">
        <w:rPr>
          <w:rFonts w:ascii="Segoe UI" w:hAnsi="Segoe UI"/>
          <w:sz w:val="18"/>
        </w:rPr>
        <w:t>]</w:t>
      </w:r>
      <w:r w:rsidRPr="000655A9">
        <w:tab/>
        <w:t xml:space="preserve">T. Guyene, F. X. Galen, C. Devaux, P. Corvol, and J. Menard, "Direct radioimmunoassay of human renin: comparison with renin activity in plasma and amniotic fluid," </w:t>
      </w:r>
      <w:r w:rsidRPr="000655A9">
        <w:rPr>
          <w:i/>
        </w:rPr>
        <w:t xml:space="preserve">Hypertension, </w:t>
      </w:r>
      <w:r w:rsidRPr="000655A9">
        <w:t>vol. 2, pp. 465-470, 1980.</w:t>
      </w:r>
    </w:p>
    <w:p w:rsidR="000655A9" w:rsidRPr="000655A9" w:rsidRDefault="000655A9" w:rsidP="000655A9">
      <w:pPr>
        <w:pStyle w:val="EndNoteBibliography"/>
        <w:spacing w:after="0"/>
        <w:ind w:left="720" w:hanging="720"/>
      </w:pPr>
      <w:r w:rsidRPr="000655A9">
        <w:rPr>
          <w:sz w:val="18"/>
        </w:rPr>
        <w:t>[Guyton, Arthur C;1965</w:t>
      </w:r>
      <w:r w:rsidRPr="000655A9">
        <w:rPr>
          <w:rFonts w:ascii="Segoe UI" w:hAnsi="Segoe UI"/>
          <w:sz w:val="18"/>
        </w:rPr>
        <w:t>]</w:t>
      </w:r>
      <w:r w:rsidRPr="000655A9">
        <w:tab/>
        <w:t xml:space="preserve">A. C. Guyton, "Interstitial fluid pressure: II. Pressure-volume curves of interstitial space," </w:t>
      </w:r>
      <w:r w:rsidRPr="000655A9">
        <w:rPr>
          <w:i/>
        </w:rPr>
        <w:t xml:space="preserve">Circulation research, </w:t>
      </w:r>
      <w:r w:rsidRPr="000655A9">
        <w:t>vol. 16, pp. 452-460, 1965.</w:t>
      </w:r>
    </w:p>
    <w:p w:rsidR="000655A9" w:rsidRPr="000655A9" w:rsidRDefault="000655A9" w:rsidP="000655A9">
      <w:pPr>
        <w:pStyle w:val="EndNoteBibliography"/>
        <w:ind w:left="720" w:hanging="720"/>
        <w:rPr>
          <w:sz w:val="18"/>
        </w:rPr>
      </w:pPr>
      <w:r w:rsidRPr="000655A9">
        <w:rPr>
          <w:sz w:val="18"/>
        </w:rPr>
        <w:t>[Guyton, Arthur C</w:t>
      </w:r>
    </w:p>
    <w:p w:rsidR="000655A9" w:rsidRPr="000655A9" w:rsidRDefault="000655A9" w:rsidP="000655A9">
      <w:pPr>
        <w:pStyle w:val="EndNoteBibliography"/>
        <w:spacing w:after="0"/>
        <w:ind w:left="720" w:hanging="720"/>
      </w:pPr>
      <w:r w:rsidRPr="000655A9">
        <w:rPr>
          <w:sz w:val="18"/>
        </w:rPr>
        <w:t>Sagawa, Kiichi;1961</w:t>
      </w:r>
      <w:r w:rsidRPr="000655A9">
        <w:rPr>
          <w:rFonts w:ascii="Segoe UI" w:hAnsi="Segoe UI"/>
          <w:sz w:val="18"/>
        </w:rPr>
        <w:t>]</w:t>
      </w:r>
      <w:r w:rsidRPr="000655A9">
        <w:tab/>
        <w:t xml:space="preserve">A. C. Guyton and K. Sagawa, "Compensations of cardiac output and other circulatory functions in areflex dogs with large AV fistulas," </w:t>
      </w:r>
      <w:r w:rsidRPr="000655A9">
        <w:rPr>
          <w:i/>
        </w:rPr>
        <w:t xml:space="preserve">The American journal of physiology, </w:t>
      </w:r>
      <w:r w:rsidRPr="000655A9">
        <w:t>vol. 200, p. 1157, 1961.</w:t>
      </w:r>
    </w:p>
    <w:p w:rsidR="000655A9" w:rsidRPr="000655A9" w:rsidRDefault="000655A9" w:rsidP="000655A9">
      <w:pPr>
        <w:pStyle w:val="EndNoteBibliography"/>
        <w:ind w:left="720" w:hanging="720"/>
        <w:rPr>
          <w:sz w:val="18"/>
        </w:rPr>
      </w:pPr>
      <w:r w:rsidRPr="000655A9">
        <w:rPr>
          <w:sz w:val="18"/>
        </w:rPr>
        <w:t>[Guyton, John R</w:t>
      </w:r>
    </w:p>
    <w:p w:rsidR="000655A9" w:rsidRPr="000655A9" w:rsidRDefault="000655A9" w:rsidP="000655A9">
      <w:pPr>
        <w:pStyle w:val="EndNoteBibliography"/>
        <w:ind w:left="720" w:hanging="720"/>
        <w:rPr>
          <w:sz w:val="18"/>
        </w:rPr>
      </w:pPr>
      <w:r w:rsidRPr="000655A9">
        <w:rPr>
          <w:sz w:val="18"/>
        </w:rPr>
        <w:t>Foster, Richard O</w:t>
      </w:r>
    </w:p>
    <w:p w:rsidR="000655A9" w:rsidRPr="000655A9" w:rsidRDefault="000655A9" w:rsidP="000655A9">
      <w:pPr>
        <w:pStyle w:val="EndNoteBibliography"/>
        <w:ind w:left="720" w:hanging="720"/>
        <w:rPr>
          <w:sz w:val="18"/>
        </w:rPr>
      </w:pPr>
      <w:r w:rsidRPr="000655A9">
        <w:rPr>
          <w:sz w:val="18"/>
        </w:rPr>
        <w:t>Soeldner, J Stuart</w:t>
      </w:r>
    </w:p>
    <w:p w:rsidR="000655A9" w:rsidRPr="000655A9" w:rsidRDefault="000655A9" w:rsidP="000655A9">
      <w:pPr>
        <w:pStyle w:val="EndNoteBibliography"/>
        <w:ind w:left="720" w:hanging="720"/>
        <w:rPr>
          <w:sz w:val="18"/>
        </w:rPr>
      </w:pPr>
      <w:r w:rsidRPr="000655A9">
        <w:rPr>
          <w:sz w:val="18"/>
        </w:rPr>
        <w:t>Tan, Meng H</w:t>
      </w:r>
    </w:p>
    <w:p w:rsidR="000655A9" w:rsidRPr="000655A9" w:rsidRDefault="000655A9" w:rsidP="000655A9">
      <w:pPr>
        <w:pStyle w:val="EndNoteBibliography"/>
        <w:ind w:left="720" w:hanging="720"/>
        <w:rPr>
          <w:sz w:val="18"/>
        </w:rPr>
      </w:pPr>
      <w:r w:rsidRPr="000655A9">
        <w:rPr>
          <w:sz w:val="18"/>
        </w:rPr>
        <w:t>Kahn, Charles B</w:t>
      </w:r>
    </w:p>
    <w:p w:rsidR="000655A9" w:rsidRPr="000655A9" w:rsidRDefault="000655A9" w:rsidP="000655A9">
      <w:pPr>
        <w:pStyle w:val="EndNoteBibliography"/>
        <w:ind w:left="720" w:hanging="720"/>
        <w:rPr>
          <w:sz w:val="18"/>
        </w:rPr>
      </w:pPr>
      <w:r w:rsidRPr="000655A9">
        <w:rPr>
          <w:sz w:val="18"/>
        </w:rPr>
        <w:t>Koncz, L</w:t>
      </w:r>
    </w:p>
    <w:p w:rsidR="000655A9" w:rsidRPr="000655A9" w:rsidRDefault="000655A9" w:rsidP="000655A9">
      <w:pPr>
        <w:pStyle w:val="EndNoteBibliography"/>
        <w:spacing w:after="0"/>
        <w:ind w:left="720" w:hanging="720"/>
      </w:pPr>
      <w:r w:rsidRPr="000655A9">
        <w:rPr>
          <w:sz w:val="18"/>
        </w:rPr>
        <w:t>Gleason, Ray E;1978</w:t>
      </w:r>
      <w:r w:rsidRPr="000655A9">
        <w:rPr>
          <w:rFonts w:ascii="Segoe UI" w:hAnsi="Segoe UI"/>
          <w:sz w:val="18"/>
        </w:rPr>
        <w:t>]</w:t>
      </w:r>
      <w:r w:rsidRPr="000655A9">
        <w:tab/>
        <w:t>J. R. Guyton, R. O. Foster, J. S. Soeldner, M. H. Tan, C. B. Kahn, L. Koncz</w:t>
      </w:r>
      <w:r w:rsidRPr="000655A9">
        <w:rPr>
          <w:i/>
        </w:rPr>
        <w:t>, et al.</w:t>
      </w:r>
      <w:r w:rsidRPr="000655A9">
        <w:t xml:space="preserve">, "A Model of Glucose-insulin Homeostasis in Man that Incorporates the Heterogeneous Fast Pool Theory of Pancreatic Insulin Release," </w:t>
      </w:r>
      <w:r w:rsidRPr="000655A9">
        <w:rPr>
          <w:i/>
        </w:rPr>
        <w:t xml:space="preserve">Diabetes, </w:t>
      </w:r>
      <w:r w:rsidRPr="000655A9">
        <w:t>vol. 27, pp. 1027-1042, October 1, 1978 1978.</w:t>
      </w:r>
    </w:p>
    <w:p w:rsidR="000655A9" w:rsidRPr="000655A9" w:rsidRDefault="000655A9" w:rsidP="000655A9">
      <w:pPr>
        <w:pStyle w:val="EndNoteBibliography"/>
        <w:ind w:left="720" w:hanging="720"/>
        <w:rPr>
          <w:sz w:val="18"/>
        </w:rPr>
      </w:pPr>
      <w:r w:rsidRPr="000655A9">
        <w:rPr>
          <w:sz w:val="18"/>
        </w:rPr>
        <w:t>[Hannaford, M. C.</w:t>
      </w:r>
    </w:p>
    <w:p w:rsidR="000655A9" w:rsidRPr="000655A9" w:rsidRDefault="000655A9" w:rsidP="000655A9">
      <w:pPr>
        <w:pStyle w:val="EndNoteBibliography"/>
        <w:ind w:left="720" w:hanging="720"/>
        <w:rPr>
          <w:sz w:val="18"/>
        </w:rPr>
      </w:pPr>
      <w:r w:rsidRPr="000655A9">
        <w:rPr>
          <w:sz w:val="18"/>
        </w:rPr>
        <w:t>Leiter, L. A.</w:t>
      </w:r>
    </w:p>
    <w:p w:rsidR="000655A9" w:rsidRPr="000655A9" w:rsidRDefault="000655A9" w:rsidP="000655A9">
      <w:pPr>
        <w:pStyle w:val="EndNoteBibliography"/>
        <w:ind w:left="720" w:hanging="720"/>
        <w:rPr>
          <w:sz w:val="18"/>
        </w:rPr>
      </w:pPr>
      <w:r w:rsidRPr="000655A9">
        <w:rPr>
          <w:sz w:val="18"/>
        </w:rPr>
        <w:t>Josse, R. G.</w:t>
      </w:r>
    </w:p>
    <w:p w:rsidR="000655A9" w:rsidRPr="000655A9" w:rsidRDefault="000655A9" w:rsidP="000655A9">
      <w:pPr>
        <w:pStyle w:val="EndNoteBibliography"/>
        <w:ind w:left="720" w:hanging="720"/>
        <w:rPr>
          <w:sz w:val="18"/>
        </w:rPr>
      </w:pPr>
      <w:r w:rsidRPr="000655A9">
        <w:rPr>
          <w:sz w:val="18"/>
        </w:rPr>
        <w:t>Goldstein, M. B.</w:t>
      </w:r>
    </w:p>
    <w:p w:rsidR="000655A9" w:rsidRPr="000655A9" w:rsidRDefault="000655A9" w:rsidP="000655A9">
      <w:pPr>
        <w:pStyle w:val="EndNoteBibliography"/>
        <w:ind w:left="720" w:hanging="720"/>
        <w:rPr>
          <w:sz w:val="18"/>
        </w:rPr>
      </w:pPr>
      <w:r w:rsidRPr="000655A9">
        <w:rPr>
          <w:sz w:val="18"/>
        </w:rPr>
        <w:t>Marliss, E. B.</w:t>
      </w:r>
    </w:p>
    <w:p w:rsidR="000655A9" w:rsidRPr="000655A9" w:rsidRDefault="000655A9" w:rsidP="000655A9">
      <w:pPr>
        <w:pStyle w:val="EndNoteBibliography"/>
        <w:spacing w:after="0"/>
        <w:ind w:left="720" w:hanging="720"/>
      </w:pPr>
      <w:r w:rsidRPr="000655A9">
        <w:rPr>
          <w:sz w:val="18"/>
        </w:rPr>
        <w:t>Halperin, M. L.;1982</w:t>
      </w:r>
      <w:r w:rsidRPr="000655A9">
        <w:rPr>
          <w:rFonts w:ascii="Segoe UI" w:hAnsi="Segoe UI"/>
          <w:sz w:val="18"/>
        </w:rPr>
        <w:t>]</w:t>
      </w:r>
      <w:r w:rsidRPr="000655A9">
        <w:tab/>
        <w:t xml:space="preserve">M. C. Hannaford, L. A. Leiter, R. G. Josse, M. B. Goldstein, E. B. Marliss, and M. L. Halperin, </w:t>
      </w:r>
      <w:r w:rsidRPr="000655A9">
        <w:rPr>
          <w:i/>
        </w:rPr>
        <w:t>Protein wasting due to acidosis of prolonged fasting</w:t>
      </w:r>
      <w:r w:rsidRPr="000655A9">
        <w:t xml:space="preserve"> vol. 243, 1982.</w:t>
      </w:r>
    </w:p>
    <w:p w:rsidR="000655A9" w:rsidRPr="000655A9" w:rsidRDefault="000655A9" w:rsidP="000655A9">
      <w:pPr>
        <w:pStyle w:val="EndNoteBibliography"/>
        <w:spacing w:after="0"/>
        <w:ind w:left="720" w:hanging="720"/>
      </w:pPr>
      <w:r w:rsidRPr="000655A9">
        <w:rPr>
          <w:sz w:val="18"/>
        </w:rPr>
        <w:t>[HAYS, MARGUERITE T;1993</w:t>
      </w:r>
      <w:r w:rsidRPr="000655A9">
        <w:rPr>
          <w:rFonts w:ascii="Segoe UI" w:hAnsi="Segoe UI"/>
          <w:sz w:val="18"/>
        </w:rPr>
        <w:t>]</w:t>
      </w:r>
      <w:r w:rsidRPr="000655A9">
        <w:tab/>
        <w:t xml:space="preserve">M. T. HAYS, "Colonic excretion of iodide in normal human subjects," </w:t>
      </w:r>
      <w:r w:rsidRPr="000655A9">
        <w:rPr>
          <w:i/>
        </w:rPr>
        <w:t xml:space="preserve">Thyroid, </w:t>
      </w:r>
      <w:r w:rsidRPr="000655A9">
        <w:t>vol. 3, pp. 31-35, 1993.</w:t>
      </w:r>
    </w:p>
    <w:p w:rsidR="000655A9" w:rsidRPr="000655A9" w:rsidRDefault="000655A9" w:rsidP="000655A9">
      <w:pPr>
        <w:pStyle w:val="EndNoteBibliography"/>
        <w:spacing w:after="0"/>
        <w:ind w:left="720" w:hanging="720"/>
      </w:pPr>
      <w:r w:rsidRPr="000655A9">
        <w:rPr>
          <w:sz w:val="18"/>
        </w:rPr>
        <w:t>[Henriksen, Jens H;1985</w:t>
      </w:r>
      <w:r w:rsidRPr="000655A9">
        <w:rPr>
          <w:rFonts w:ascii="Segoe UI" w:hAnsi="Segoe UI"/>
          <w:sz w:val="18"/>
        </w:rPr>
        <w:t>]</w:t>
      </w:r>
      <w:r w:rsidRPr="000655A9">
        <w:tab/>
        <w:t xml:space="preserve">J. H. Henriksen, "Estimation of lymphatic conductance: A model based on protein-kinetic studies and haemodynamic measurements in patients with cirrhosis of the liver and in pigs," </w:t>
      </w:r>
      <w:r w:rsidRPr="000655A9">
        <w:rPr>
          <w:i/>
        </w:rPr>
        <w:t xml:space="preserve">Scandinavian journal of clinical &amp; laboratory investigation, </w:t>
      </w:r>
      <w:r w:rsidRPr="000655A9">
        <w:t>vol. 45, pp. 123-130, 1985.</w:t>
      </w:r>
    </w:p>
    <w:p w:rsidR="000655A9" w:rsidRPr="000655A9" w:rsidRDefault="000655A9" w:rsidP="000655A9">
      <w:pPr>
        <w:pStyle w:val="EndNoteBibliography"/>
        <w:ind w:left="720" w:hanging="720"/>
        <w:rPr>
          <w:sz w:val="18"/>
        </w:rPr>
      </w:pPr>
      <w:r w:rsidRPr="000655A9">
        <w:rPr>
          <w:sz w:val="18"/>
        </w:rPr>
        <w:t>[Hesslink, R. L.</w:t>
      </w:r>
    </w:p>
    <w:p w:rsidR="000655A9" w:rsidRPr="000655A9" w:rsidRDefault="000655A9" w:rsidP="000655A9">
      <w:pPr>
        <w:pStyle w:val="EndNoteBibliography"/>
        <w:ind w:left="720" w:hanging="720"/>
        <w:rPr>
          <w:sz w:val="18"/>
        </w:rPr>
      </w:pPr>
      <w:r w:rsidRPr="000655A9">
        <w:rPr>
          <w:sz w:val="18"/>
        </w:rPr>
        <w:t>D'Alesandro, M. M.</w:t>
      </w:r>
    </w:p>
    <w:p w:rsidR="000655A9" w:rsidRPr="000655A9" w:rsidRDefault="000655A9" w:rsidP="000655A9">
      <w:pPr>
        <w:pStyle w:val="EndNoteBibliography"/>
        <w:ind w:left="720" w:hanging="720"/>
        <w:rPr>
          <w:sz w:val="18"/>
        </w:rPr>
      </w:pPr>
      <w:r w:rsidRPr="000655A9">
        <w:rPr>
          <w:sz w:val="18"/>
        </w:rPr>
        <w:lastRenderedPageBreak/>
        <w:t>Armstrong, D. W.</w:t>
      </w:r>
    </w:p>
    <w:p w:rsidR="000655A9" w:rsidRPr="000655A9" w:rsidRDefault="000655A9" w:rsidP="000655A9">
      <w:pPr>
        <w:pStyle w:val="EndNoteBibliography"/>
        <w:spacing w:after="0"/>
        <w:ind w:left="720" w:hanging="720"/>
      </w:pPr>
      <w:r w:rsidRPr="000655A9">
        <w:rPr>
          <w:sz w:val="18"/>
        </w:rPr>
        <w:t>Reed, H. L.;1992</w:t>
      </w:r>
      <w:r w:rsidRPr="000655A9">
        <w:rPr>
          <w:rFonts w:ascii="Segoe UI" w:hAnsi="Segoe UI"/>
          <w:sz w:val="18"/>
        </w:rPr>
        <w:t>]</w:t>
      </w:r>
      <w:r w:rsidRPr="000655A9">
        <w:tab/>
        <w:t xml:space="preserve">R. L. Hesslink, M. M. D'Alesandro, D. W. Armstrong, and H. L. Reed, </w:t>
      </w:r>
      <w:r w:rsidRPr="000655A9">
        <w:rPr>
          <w:i/>
        </w:rPr>
        <w:t>Human cold air habituation is independent of thyroxine and thyrotropin</w:t>
      </w:r>
      <w:r w:rsidRPr="000655A9">
        <w:t xml:space="preserve"> vol. 72, 1992.</w:t>
      </w:r>
    </w:p>
    <w:p w:rsidR="000655A9" w:rsidRPr="000655A9" w:rsidRDefault="000655A9" w:rsidP="000655A9">
      <w:pPr>
        <w:pStyle w:val="EndNoteBibliography"/>
        <w:spacing w:after="0"/>
        <w:ind w:left="720" w:hanging="720"/>
      </w:pPr>
      <w:r w:rsidRPr="000655A9">
        <w:rPr>
          <w:sz w:val="18"/>
        </w:rPr>
        <w:t>[Chopra, I. J.;1976</w:t>
      </w:r>
      <w:r w:rsidRPr="000655A9">
        <w:rPr>
          <w:rFonts w:ascii="Segoe UI" w:hAnsi="Segoe UI"/>
          <w:sz w:val="18"/>
        </w:rPr>
        <w:t>]</w:t>
      </w:r>
      <w:r w:rsidRPr="000655A9">
        <w:tab/>
        <w:t xml:space="preserve">I. J. Chopra, "An assessment of daily production and significance of thyroidal secretion of 3, 3', 5'-triiodothyronine (reverse T3) in man," </w:t>
      </w:r>
      <w:r w:rsidRPr="000655A9">
        <w:rPr>
          <w:i/>
        </w:rPr>
        <w:t xml:space="preserve">The Journal of Clinical Investigation, </w:t>
      </w:r>
      <w:r w:rsidRPr="000655A9">
        <w:t>vol. 58, pp. 32-40, 1976.</w:t>
      </w:r>
    </w:p>
    <w:p w:rsidR="000655A9" w:rsidRPr="000655A9" w:rsidRDefault="000655A9" w:rsidP="000655A9">
      <w:pPr>
        <w:pStyle w:val="EndNoteBibliography"/>
        <w:ind w:left="720" w:hanging="720"/>
        <w:rPr>
          <w:sz w:val="18"/>
        </w:rPr>
      </w:pPr>
      <w:r w:rsidRPr="000655A9">
        <w:rPr>
          <w:sz w:val="18"/>
        </w:rPr>
        <w:t>[Imai, Junta</w:t>
      </w:r>
    </w:p>
    <w:p w:rsidR="000655A9" w:rsidRPr="000655A9" w:rsidRDefault="000655A9" w:rsidP="000655A9">
      <w:pPr>
        <w:pStyle w:val="EndNoteBibliography"/>
        <w:ind w:left="720" w:hanging="720"/>
        <w:rPr>
          <w:sz w:val="18"/>
        </w:rPr>
      </w:pPr>
      <w:r w:rsidRPr="000655A9">
        <w:rPr>
          <w:sz w:val="18"/>
        </w:rPr>
        <w:t>Katagiri, Hideki</w:t>
      </w:r>
    </w:p>
    <w:p w:rsidR="000655A9" w:rsidRPr="000655A9" w:rsidRDefault="000655A9" w:rsidP="000655A9">
      <w:pPr>
        <w:pStyle w:val="EndNoteBibliography"/>
        <w:ind w:left="720" w:hanging="720"/>
        <w:rPr>
          <w:sz w:val="18"/>
        </w:rPr>
      </w:pPr>
      <w:r w:rsidRPr="000655A9">
        <w:rPr>
          <w:sz w:val="18"/>
        </w:rPr>
        <w:t>Yamada, Tetsuya</w:t>
      </w:r>
    </w:p>
    <w:p w:rsidR="000655A9" w:rsidRPr="000655A9" w:rsidRDefault="000655A9" w:rsidP="000655A9">
      <w:pPr>
        <w:pStyle w:val="EndNoteBibliography"/>
        <w:ind w:left="720" w:hanging="720"/>
        <w:rPr>
          <w:sz w:val="18"/>
        </w:rPr>
      </w:pPr>
      <w:r w:rsidRPr="000655A9">
        <w:rPr>
          <w:sz w:val="18"/>
        </w:rPr>
        <w:t>Ishigaki, Yasushi</w:t>
      </w:r>
    </w:p>
    <w:p w:rsidR="000655A9" w:rsidRPr="000655A9" w:rsidRDefault="000655A9" w:rsidP="000655A9">
      <w:pPr>
        <w:pStyle w:val="EndNoteBibliography"/>
        <w:ind w:left="720" w:hanging="720"/>
        <w:rPr>
          <w:sz w:val="18"/>
        </w:rPr>
      </w:pPr>
      <w:r w:rsidRPr="000655A9">
        <w:rPr>
          <w:sz w:val="18"/>
        </w:rPr>
        <w:t>Suzuki, Toshinobu</w:t>
      </w:r>
    </w:p>
    <w:p w:rsidR="000655A9" w:rsidRPr="000655A9" w:rsidRDefault="000655A9" w:rsidP="000655A9">
      <w:pPr>
        <w:pStyle w:val="EndNoteBibliography"/>
        <w:ind w:left="720" w:hanging="720"/>
        <w:rPr>
          <w:sz w:val="18"/>
        </w:rPr>
      </w:pPr>
      <w:r w:rsidRPr="000655A9">
        <w:rPr>
          <w:sz w:val="18"/>
        </w:rPr>
        <w:t>Kudo, Hirohito</w:t>
      </w:r>
    </w:p>
    <w:p w:rsidR="000655A9" w:rsidRPr="000655A9" w:rsidRDefault="000655A9" w:rsidP="000655A9">
      <w:pPr>
        <w:pStyle w:val="EndNoteBibliography"/>
        <w:ind w:left="720" w:hanging="720"/>
        <w:rPr>
          <w:sz w:val="18"/>
        </w:rPr>
      </w:pPr>
      <w:r w:rsidRPr="000655A9">
        <w:rPr>
          <w:sz w:val="18"/>
        </w:rPr>
        <w:t>Uno, Kenji</w:t>
      </w:r>
    </w:p>
    <w:p w:rsidR="000655A9" w:rsidRPr="000655A9" w:rsidRDefault="000655A9" w:rsidP="000655A9">
      <w:pPr>
        <w:pStyle w:val="EndNoteBibliography"/>
        <w:ind w:left="720" w:hanging="720"/>
        <w:rPr>
          <w:sz w:val="18"/>
        </w:rPr>
      </w:pPr>
      <w:r w:rsidRPr="000655A9">
        <w:rPr>
          <w:sz w:val="18"/>
        </w:rPr>
        <w:t>Hasegawa, Yutaka</w:t>
      </w:r>
    </w:p>
    <w:p w:rsidR="000655A9" w:rsidRPr="000655A9" w:rsidRDefault="000655A9" w:rsidP="000655A9">
      <w:pPr>
        <w:pStyle w:val="EndNoteBibliography"/>
        <w:ind w:left="720" w:hanging="720"/>
        <w:rPr>
          <w:sz w:val="18"/>
        </w:rPr>
      </w:pPr>
      <w:r w:rsidRPr="000655A9">
        <w:rPr>
          <w:sz w:val="18"/>
        </w:rPr>
        <w:t>Gao, Junhong</w:t>
      </w:r>
    </w:p>
    <w:p w:rsidR="000655A9" w:rsidRPr="000655A9" w:rsidRDefault="000655A9" w:rsidP="000655A9">
      <w:pPr>
        <w:pStyle w:val="EndNoteBibliography"/>
        <w:ind w:left="720" w:hanging="720"/>
        <w:rPr>
          <w:sz w:val="18"/>
        </w:rPr>
      </w:pPr>
      <w:r w:rsidRPr="000655A9">
        <w:rPr>
          <w:sz w:val="18"/>
        </w:rPr>
        <w:t>Kaneko, Keizo</w:t>
      </w:r>
    </w:p>
    <w:p w:rsidR="000655A9" w:rsidRPr="000655A9" w:rsidRDefault="000655A9" w:rsidP="000655A9">
      <w:pPr>
        <w:pStyle w:val="EndNoteBibliography"/>
        <w:ind w:left="720" w:hanging="720"/>
        <w:rPr>
          <w:sz w:val="18"/>
        </w:rPr>
      </w:pPr>
      <w:r w:rsidRPr="000655A9">
        <w:rPr>
          <w:sz w:val="18"/>
        </w:rPr>
        <w:t>Ishihara, Hisamitsu</w:t>
      </w:r>
    </w:p>
    <w:p w:rsidR="000655A9" w:rsidRPr="000655A9" w:rsidRDefault="000655A9" w:rsidP="000655A9">
      <w:pPr>
        <w:pStyle w:val="EndNoteBibliography"/>
        <w:ind w:left="720" w:hanging="720"/>
        <w:rPr>
          <w:sz w:val="18"/>
        </w:rPr>
      </w:pPr>
      <w:r w:rsidRPr="000655A9">
        <w:rPr>
          <w:sz w:val="18"/>
        </w:rPr>
        <w:t>Niijima, Akira</w:t>
      </w:r>
    </w:p>
    <w:p w:rsidR="000655A9" w:rsidRPr="000655A9" w:rsidRDefault="000655A9" w:rsidP="000655A9">
      <w:pPr>
        <w:pStyle w:val="EndNoteBibliography"/>
        <w:ind w:left="720" w:hanging="720"/>
        <w:rPr>
          <w:sz w:val="18"/>
        </w:rPr>
      </w:pPr>
      <w:r w:rsidRPr="000655A9">
        <w:rPr>
          <w:sz w:val="18"/>
        </w:rPr>
        <w:t>Nakazato, Masamitsu</w:t>
      </w:r>
    </w:p>
    <w:p w:rsidR="000655A9" w:rsidRPr="000655A9" w:rsidRDefault="000655A9" w:rsidP="000655A9">
      <w:pPr>
        <w:pStyle w:val="EndNoteBibliography"/>
        <w:ind w:left="720" w:hanging="720"/>
        <w:rPr>
          <w:sz w:val="18"/>
        </w:rPr>
      </w:pPr>
      <w:r w:rsidRPr="000655A9">
        <w:rPr>
          <w:sz w:val="18"/>
        </w:rPr>
        <w:t>Asano, Tomoichiro</w:t>
      </w:r>
    </w:p>
    <w:p w:rsidR="000655A9" w:rsidRPr="000655A9" w:rsidRDefault="000655A9" w:rsidP="000655A9">
      <w:pPr>
        <w:pStyle w:val="EndNoteBibliography"/>
        <w:ind w:left="720" w:hanging="720"/>
        <w:rPr>
          <w:sz w:val="18"/>
        </w:rPr>
      </w:pPr>
      <w:r w:rsidRPr="000655A9">
        <w:rPr>
          <w:sz w:val="18"/>
        </w:rPr>
        <w:t>Minokoshi, Yasuhiko</w:t>
      </w:r>
    </w:p>
    <w:p w:rsidR="000655A9" w:rsidRPr="000655A9" w:rsidRDefault="000655A9" w:rsidP="000655A9">
      <w:pPr>
        <w:pStyle w:val="EndNoteBibliography"/>
        <w:spacing w:after="0"/>
        <w:ind w:left="720" w:hanging="720"/>
      </w:pPr>
      <w:r w:rsidRPr="000655A9">
        <w:rPr>
          <w:sz w:val="18"/>
        </w:rPr>
        <w:t>Oka, Yoshitomo;2008</w:t>
      </w:r>
      <w:r w:rsidRPr="000655A9">
        <w:rPr>
          <w:rFonts w:ascii="Segoe UI" w:hAnsi="Segoe UI"/>
          <w:sz w:val="18"/>
        </w:rPr>
        <w:t>]</w:t>
      </w:r>
      <w:r w:rsidRPr="000655A9">
        <w:tab/>
        <w:t>J. Imai, H. Katagiri, T. Yamada, Y. Ishigaki, T. Suzuki, H. Kudo</w:t>
      </w:r>
      <w:r w:rsidRPr="000655A9">
        <w:rPr>
          <w:i/>
        </w:rPr>
        <w:t>, et al.</w:t>
      </w:r>
      <w:r w:rsidRPr="000655A9">
        <w:t xml:space="preserve">, "Regulation of Pancreatic β Cell Mass by Neuronal Signals from the Liver," </w:t>
      </w:r>
      <w:r w:rsidRPr="000655A9">
        <w:rPr>
          <w:i/>
        </w:rPr>
        <w:t xml:space="preserve">Science, </w:t>
      </w:r>
      <w:r w:rsidRPr="000655A9">
        <w:t>vol. 322, pp. 1250-1254, November 21, 2008 2008.</w:t>
      </w:r>
    </w:p>
    <w:p w:rsidR="000655A9" w:rsidRPr="000655A9" w:rsidRDefault="000655A9" w:rsidP="000655A9">
      <w:pPr>
        <w:pStyle w:val="EndNoteBibliography"/>
        <w:ind w:left="720" w:hanging="720"/>
        <w:rPr>
          <w:sz w:val="18"/>
        </w:rPr>
      </w:pPr>
      <w:r w:rsidRPr="000655A9">
        <w:rPr>
          <w:sz w:val="18"/>
        </w:rPr>
        <w:t>[Iwanishi, Masanori</w:t>
      </w:r>
    </w:p>
    <w:p w:rsidR="000655A9" w:rsidRPr="000655A9" w:rsidRDefault="000655A9" w:rsidP="000655A9">
      <w:pPr>
        <w:pStyle w:val="EndNoteBibliography"/>
        <w:ind w:left="720" w:hanging="720"/>
        <w:rPr>
          <w:sz w:val="18"/>
        </w:rPr>
      </w:pPr>
      <w:r w:rsidRPr="000655A9">
        <w:rPr>
          <w:sz w:val="18"/>
        </w:rPr>
        <w:t>Czech, Michael P.</w:t>
      </w:r>
    </w:p>
    <w:p w:rsidR="000655A9" w:rsidRPr="000655A9" w:rsidRDefault="000655A9" w:rsidP="000655A9">
      <w:pPr>
        <w:pStyle w:val="EndNoteBibliography"/>
        <w:spacing w:after="0"/>
        <w:ind w:left="720" w:hanging="720"/>
      </w:pPr>
      <w:r w:rsidRPr="000655A9">
        <w:rPr>
          <w:sz w:val="18"/>
        </w:rPr>
        <w:t>Cherniack, Andrew D.;2000</w:t>
      </w:r>
      <w:r w:rsidRPr="000655A9">
        <w:rPr>
          <w:rFonts w:ascii="Segoe UI" w:hAnsi="Segoe UI"/>
          <w:sz w:val="18"/>
        </w:rPr>
        <w:t>]</w:t>
      </w:r>
      <w:r w:rsidRPr="000655A9">
        <w:tab/>
        <w:t xml:space="preserve">M. Iwanishi, M. P. Czech, and A. D. Cherniack, "The Protein-tyrosine Kinase Fer Associates with Signaling Complexes Containing Insulin Receptor Substrate-1 and Phosphatidylinositol 3-Kinase," </w:t>
      </w:r>
      <w:r w:rsidRPr="000655A9">
        <w:rPr>
          <w:i/>
        </w:rPr>
        <w:t xml:space="preserve">Journal of Biological Chemistry, </w:t>
      </w:r>
      <w:r w:rsidRPr="000655A9">
        <w:t>vol. 275, pp. 38995-39000, December 15, 2000 2000.</w:t>
      </w:r>
    </w:p>
    <w:p w:rsidR="000655A9" w:rsidRPr="000655A9" w:rsidRDefault="000655A9" w:rsidP="000655A9">
      <w:pPr>
        <w:pStyle w:val="EndNoteBibliography"/>
        <w:spacing w:after="0"/>
        <w:ind w:left="720" w:hanging="720"/>
      </w:pPr>
      <w:r w:rsidRPr="000655A9">
        <w:rPr>
          <w:sz w:val="18"/>
        </w:rPr>
        <w:t>[Jackson, Ivor M. D.;1982</w:t>
      </w:r>
      <w:r w:rsidRPr="000655A9">
        <w:rPr>
          <w:rFonts w:ascii="Segoe UI" w:hAnsi="Segoe UI"/>
          <w:sz w:val="18"/>
        </w:rPr>
        <w:t>]</w:t>
      </w:r>
      <w:r w:rsidRPr="000655A9">
        <w:tab/>
        <w:t xml:space="preserve">I. M. D. Jackson, "Thyrotropin-Releasing Hormone," </w:t>
      </w:r>
      <w:r w:rsidRPr="000655A9">
        <w:rPr>
          <w:i/>
        </w:rPr>
        <w:t xml:space="preserve">New England Journal of Medicine, </w:t>
      </w:r>
      <w:r w:rsidRPr="000655A9">
        <w:t>vol. 306, pp. 145-155, 1982.</w:t>
      </w:r>
    </w:p>
    <w:p w:rsidR="000655A9" w:rsidRPr="000655A9" w:rsidRDefault="000655A9" w:rsidP="000655A9">
      <w:pPr>
        <w:pStyle w:val="EndNoteBibliography"/>
        <w:ind w:left="720" w:hanging="720"/>
        <w:rPr>
          <w:sz w:val="18"/>
        </w:rPr>
      </w:pPr>
      <w:r w:rsidRPr="000655A9">
        <w:rPr>
          <w:sz w:val="18"/>
        </w:rPr>
        <w:t>[Jamison, RL</w:t>
      </w:r>
    </w:p>
    <w:p w:rsidR="000655A9" w:rsidRPr="000655A9" w:rsidRDefault="000655A9" w:rsidP="000655A9">
      <w:pPr>
        <w:pStyle w:val="EndNoteBibliography"/>
        <w:spacing w:after="0"/>
        <w:ind w:left="720" w:hanging="720"/>
      </w:pPr>
      <w:r w:rsidRPr="000655A9">
        <w:rPr>
          <w:sz w:val="18"/>
        </w:rPr>
        <w:t>Lacy, FRANK B;1972</w:t>
      </w:r>
      <w:r w:rsidRPr="000655A9">
        <w:rPr>
          <w:rFonts w:ascii="Segoe UI" w:hAnsi="Segoe UI"/>
          <w:sz w:val="18"/>
        </w:rPr>
        <w:t>]</w:t>
      </w:r>
      <w:r w:rsidRPr="000655A9">
        <w:tab/>
        <w:t xml:space="preserve">R. Jamison and F. B. Lacy, "Evidence for urinary dilution by the collecting tubule," </w:t>
      </w:r>
      <w:r w:rsidRPr="000655A9">
        <w:rPr>
          <w:i/>
        </w:rPr>
        <w:t xml:space="preserve">Am. J. Physiol, </w:t>
      </w:r>
      <w:r w:rsidRPr="000655A9">
        <w:t>vol. 223, pp. 898-902, 1972.</w:t>
      </w:r>
    </w:p>
    <w:p w:rsidR="000655A9" w:rsidRPr="000655A9" w:rsidRDefault="000655A9" w:rsidP="000655A9">
      <w:pPr>
        <w:pStyle w:val="EndNoteBibliography"/>
        <w:ind w:left="720" w:hanging="720"/>
        <w:rPr>
          <w:sz w:val="18"/>
        </w:rPr>
      </w:pPr>
      <w:r w:rsidRPr="000655A9">
        <w:rPr>
          <w:sz w:val="18"/>
        </w:rPr>
        <w:t>[Jamison, Rex L</w:t>
      </w:r>
    </w:p>
    <w:p w:rsidR="000655A9" w:rsidRPr="000655A9" w:rsidRDefault="000655A9" w:rsidP="000655A9">
      <w:pPr>
        <w:pStyle w:val="EndNoteBibliography"/>
        <w:ind w:left="720" w:hanging="720"/>
        <w:rPr>
          <w:sz w:val="18"/>
        </w:rPr>
      </w:pPr>
      <w:r w:rsidRPr="000655A9">
        <w:rPr>
          <w:sz w:val="18"/>
        </w:rPr>
        <w:t>Buerkert, John</w:t>
      </w:r>
    </w:p>
    <w:p w:rsidR="000655A9" w:rsidRPr="000655A9" w:rsidRDefault="000655A9" w:rsidP="000655A9">
      <w:pPr>
        <w:pStyle w:val="EndNoteBibliography"/>
        <w:ind w:left="720" w:hanging="720"/>
        <w:rPr>
          <w:sz w:val="18"/>
        </w:rPr>
      </w:pPr>
      <w:r w:rsidRPr="000655A9">
        <w:rPr>
          <w:sz w:val="18"/>
        </w:rPr>
        <w:t>Lacy, Frank</w:t>
      </w:r>
    </w:p>
    <w:p w:rsidR="000655A9" w:rsidRPr="000655A9" w:rsidRDefault="000655A9" w:rsidP="000655A9">
      <w:pPr>
        <w:pStyle w:val="EndNoteBibliography"/>
        <w:ind w:left="720" w:hanging="720"/>
        <w:rPr>
          <w:sz w:val="18"/>
        </w:rPr>
      </w:pPr>
      <w:r w:rsidRPr="000655A9">
        <w:rPr>
          <w:sz w:val="18"/>
        </w:rPr>
        <w:lastRenderedPageBreak/>
        <w:t>Marcus, Dan</w:t>
      </w:r>
    </w:p>
    <w:p w:rsidR="000655A9" w:rsidRPr="000655A9" w:rsidRDefault="000655A9" w:rsidP="000655A9">
      <w:pPr>
        <w:pStyle w:val="EndNoteBibliography"/>
        <w:spacing w:after="0"/>
        <w:ind w:left="720" w:hanging="720"/>
      </w:pPr>
      <w:r w:rsidRPr="000655A9">
        <w:rPr>
          <w:sz w:val="18"/>
        </w:rPr>
        <w:t>Henton, Betty;1971</w:t>
      </w:r>
      <w:r w:rsidRPr="000655A9">
        <w:rPr>
          <w:rFonts w:ascii="Segoe UI" w:hAnsi="Segoe UI"/>
          <w:sz w:val="18"/>
        </w:rPr>
        <w:t>]</w:t>
      </w:r>
      <w:r w:rsidRPr="000655A9">
        <w:tab/>
        <w:t xml:space="preserve">R. L. Jamison, J. Buerkert, F. Lacy, D. Marcus, and B. Henton, "A micropuncture study of collecting tubule function in rats with hereditary diabetes insipidus," </w:t>
      </w:r>
      <w:r w:rsidRPr="000655A9">
        <w:rPr>
          <w:i/>
        </w:rPr>
        <w:t xml:space="preserve">Journal of Clinical Investigation, </w:t>
      </w:r>
      <w:r w:rsidRPr="000655A9">
        <w:t>vol. 50, p. 2444, 1971.</w:t>
      </w:r>
    </w:p>
    <w:p w:rsidR="000655A9" w:rsidRPr="000655A9" w:rsidRDefault="000655A9" w:rsidP="000655A9">
      <w:pPr>
        <w:pStyle w:val="EndNoteBibliography"/>
        <w:ind w:left="720" w:hanging="720"/>
        <w:rPr>
          <w:sz w:val="18"/>
        </w:rPr>
      </w:pPr>
      <w:r w:rsidRPr="000655A9">
        <w:rPr>
          <w:sz w:val="18"/>
        </w:rPr>
        <w:t>[Jan, K. M.</w:t>
      </w:r>
    </w:p>
    <w:p w:rsidR="000655A9" w:rsidRPr="000655A9" w:rsidRDefault="000655A9" w:rsidP="000655A9">
      <w:pPr>
        <w:pStyle w:val="EndNoteBibliography"/>
        <w:spacing w:after="0"/>
        <w:ind w:left="720" w:hanging="720"/>
      </w:pPr>
      <w:r w:rsidRPr="000655A9">
        <w:rPr>
          <w:sz w:val="18"/>
        </w:rPr>
        <w:t>Chien, S.;1977</w:t>
      </w:r>
      <w:r w:rsidRPr="000655A9">
        <w:rPr>
          <w:rFonts w:ascii="Segoe UI" w:hAnsi="Segoe UI"/>
          <w:sz w:val="18"/>
        </w:rPr>
        <w:t>]</w:t>
      </w:r>
      <w:r w:rsidRPr="000655A9">
        <w:tab/>
        <w:t xml:space="preserve">K. M. Jan and S. Chien, </w:t>
      </w:r>
      <w:r w:rsidRPr="000655A9">
        <w:rPr>
          <w:i/>
        </w:rPr>
        <w:t>Effect of hematocrit variations on coronary hemodynamics and oxygen utilization</w:t>
      </w:r>
      <w:r w:rsidRPr="000655A9">
        <w:t xml:space="preserve"> vol. 233, 1977.</w:t>
      </w:r>
    </w:p>
    <w:p w:rsidR="000655A9" w:rsidRPr="000655A9" w:rsidRDefault="000655A9" w:rsidP="000655A9">
      <w:pPr>
        <w:pStyle w:val="EndNoteBibliography"/>
        <w:ind w:left="720" w:hanging="720"/>
        <w:rPr>
          <w:sz w:val="18"/>
        </w:rPr>
      </w:pPr>
      <w:r w:rsidRPr="000655A9">
        <w:rPr>
          <w:sz w:val="18"/>
        </w:rPr>
        <w:t>[Khokhar, AM</w:t>
      </w:r>
    </w:p>
    <w:p w:rsidR="000655A9" w:rsidRPr="000655A9" w:rsidRDefault="000655A9" w:rsidP="000655A9">
      <w:pPr>
        <w:pStyle w:val="EndNoteBibliography"/>
        <w:ind w:left="720" w:hanging="720"/>
        <w:rPr>
          <w:sz w:val="18"/>
        </w:rPr>
      </w:pPr>
      <w:r w:rsidRPr="000655A9">
        <w:rPr>
          <w:sz w:val="18"/>
        </w:rPr>
        <w:t>Slater, JDH</w:t>
      </w:r>
    </w:p>
    <w:p w:rsidR="000655A9" w:rsidRPr="000655A9" w:rsidRDefault="000655A9" w:rsidP="000655A9">
      <w:pPr>
        <w:pStyle w:val="EndNoteBibliography"/>
        <w:ind w:left="720" w:hanging="720"/>
        <w:rPr>
          <w:sz w:val="18"/>
        </w:rPr>
      </w:pPr>
      <w:r w:rsidRPr="000655A9">
        <w:rPr>
          <w:sz w:val="18"/>
        </w:rPr>
        <w:t>Forsling, Mary L</w:t>
      </w:r>
    </w:p>
    <w:p w:rsidR="000655A9" w:rsidRPr="000655A9" w:rsidRDefault="000655A9" w:rsidP="000655A9">
      <w:pPr>
        <w:pStyle w:val="EndNoteBibliography"/>
        <w:spacing w:after="0"/>
        <w:ind w:left="720" w:hanging="720"/>
      </w:pPr>
      <w:r w:rsidRPr="000655A9">
        <w:rPr>
          <w:sz w:val="18"/>
        </w:rPr>
        <w:t>Payne, NN;1976</w:t>
      </w:r>
      <w:r w:rsidRPr="000655A9">
        <w:rPr>
          <w:rFonts w:ascii="Segoe UI" w:hAnsi="Segoe UI"/>
          <w:sz w:val="18"/>
        </w:rPr>
        <w:t>]</w:t>
      </w:r>
      <w:r w:rsidRPr="000655A9">
        <w:tab/>
        <w:t xml:space="preserve">A. Khokhar, J. Slater, M. L. Forsling, and N. Payne, "Effect of vasopressin on plasma volume and renin release in man," </w:t>
      </w:r>
      <w:r w:rsidRPr="000655A9">
        <w:rPr>
          <w:i/>
        </w:rPr>
        <w:t xml:space="preserve">Clinical Science, </w:t>
      </w:r>
      <w:r w:rsidRPr="000655A9">
        <w:t>vol. 50, pp. 415-424, 1976.</w:t>
      </w:r>
    </w:p>
    <w:p w:rsidR="000655A9" w:rsidRPr="000655A9" w:rsidRDefault="000655A9" w:rsidP="000655A9">
      <w:pPr>
        <w:pStyle w:val="EndNoteBibliography"/>
        <w:ind w:left="720" w:hanging="720"/>
        <w:rPr>
          <w:sz w:val="18"/>
        </w:rPr>
      </w:pPr>
      <w:r w:rsidRPr="000655A9">
        <w:rPr>
          <w:sz w:val="18"/>
        </w:rPr>
        <w:t>[Kumagai, Kazuhiro</w:t>
      </w:r>
    </w:p>
    <w:p w:rsidR="000655A9" w:rsidRPr="000655A9" w:rsidRDefault="000655A9" w:rsidP="000655A9">
      <w:pPr>
        <w:pStyle w:val="EndNoteBibliography"/>
        <w:spacing w:after="0"/>
        <w:ind w:left="720" w:hanging="720"/>
      </w:pPr>
      <w:r w:rsidRPr="000655A9">
        <w:rPr>
          <w:sz w:val="18"/>
        </w:rPr>
        <w:t>Reid, Ian A;1994</w:t>
      </w:r>
      <w:r w:rsidRPr="000655A9">
        <w:rPr>
          <w:rFonts w:ascii="Segoe UI" w:hAnsi="Segoe UI"/>
          <w:sz w:val="18"/>
        </w:rPr>
        <w:t>]</w:t>
      </w:r>
      <w:r w:rsidRPr="000655A9">
        <w:tab/>
        <w:t xml:space="preserve">K. Kumagai and I. A. Reid, "Angiotensin II exerts differential actions on renal nerve activity and heart rate," </w:t>
      </w:r>
      <w:r w:rsidRPr="000655A9">
        <w:rPr>
          <w:i/>
        </w:rPr>
        <w:t xml:space="preserve">Hypertension, </w:t>
      </w:r>
      <w:r w:rsidRPr="000655A9">
        <w:t>vol. 24, pp. 451-456, 1994.</w:t>
      </w:r>
    </w:p>
    <w:p w:rsidR="000655A9" w:rsidRPr="000655A9" w:rsidRDefault="000655A9" w:rsidP="000655A9">
      <w:pPr>
        <w:pStyle w:val="EndNoteBibliography"/>
        <w:spacing w:after="0"/>
        <w:ind w:left="720" w:hanging="720"/>
      </w:pPr>
      <w:r w:rsidRPr="000655A9">
        <w:rPr>
          <w:sz w:val="18"/>
        </w:rPr>
        <w:t>[Larsen, P. R.;1972</w:t>
      </w:r>
      <w:r w:rsidRPr="000655A9">
        <w:rPr>
          <w:rFonts w:ascii="Segoe UI" w:hAnsi="Segoe UI"/>
          <w:sz w:val="18"/>
        </w:rPr>
        <w:t>]</w:t>
      </w:r>
      <w:r w:rsidRPr="000655A9">
        <w:tab/>
        <w:t xml:space="preserve">P. R. Larsen, "Direct immunoassay of triiodothyronine in human serum," </w:t>
      </w:r>
      <w:r w:rsidRPr="000655A9">
        <w:rPr>
          <w:i/>
        </w:rPr>
        <w:t xml:space="preserve">The Journal of Clinical Investigation, </w:t>
      </w:r>
      <w:r w:rsidRPr="000655A9">
        <w:t>vol. 51, pp. 1939-1949, 1972.</w:t>
      </w:r>
    </w:p>
    <w:p w:rsidR="000655A9" w:rsidRPr="000655A9" w:rsidRDefault="000655A9" w:rsidP="000655A9">
      <w:pPr>
        <w:pStyle w:val="EndNoteBibliography"/>
        <w:ind w:left="720" w:hanging="720"/>
        <w:rPr>
          <w:sz w:val="18"/>
        </w:rPr>
      </w:pPr>
      <w:r w:rsidRPr="000655A9">
        <w:rPr>
          <w:sz w:val="18"/>
        </w:rPr>
        <w:t>[Little, WILLIAM C</w:t>
      </w:r>
    </w:p>
    <w:p w:rsidR="000655A9" w:rsidRPr="000655A9" w:rsidRDefault="000655A9" w:rsidP="000655A9">
      <w:pPr>
        <w:pStyle w:val="EndNoteBibliography"/>
        <w:spacing w:after="0"/>
        <w:ind w:left="720" w:hanging="720"/>
      </w:pPr>
      <w:r w:rsidRPr="000655A9">
        <w:rPr>
          <w:sz w:val="18"/>
        </w:rPr>
        <w:t>Cheng, Che Ping;1993</w:t>
      </w:r>
      <w:r w:rsidRPr="000655A9">
        <w:rPr>
          <w:rFonts w:ascii="Segoe UI" w:hAnsi="Segoe UI"/>
          <w:sz w:val="18"/>
        </w:rPr>
        <w:t>]</w:t>
      </w:r>
      <w:r w:rsidRPr="000655A9">
        <w:tab/>
        <w:t xml:space="preserve">W. C. Little and C. P. Cheng, "Effect of exercise on left ventricular-arterial coupling assessed in the pressure-volume plane," </w:t>
      </w:r>
      <w:r w:rsidRPr="000655A9">
        <w:rPr>
          <w:i/>
        </w:rPr>
        <w:t xml:space="preserve">AMERICAN JOURNAL OF PHYSIOLOGY, </w:t>
      </w:r>
      <w:r w:rsidRPr="000655A9">
        <w:t>vol. 264, pp. H1629-H1629, 1993.</w:t>
      </w:r>
    </w:p>
    <w:p w:rsidR="000655A9" w:rsidRPr="000655A9" w:rsidRDefault="000655A9" w:rsidP="000655A9">
      <w:pPr>
        <w:pStyle w:val="EndNoteBibliography"/>
        <w:ind w:left="720" w:hanging="720"/>
        <w:rPr>
          <w:sz w:val="18"/>
        </w:rPr>
      </w:pPr>
      <w:r w:rsidRPr="000655A9">
        <w:rPr>
          <w:sz w:val="18"/>
        </w:rPr>
        <w:t>[Miles, Philip DG</w:t>
      </w:r>
    </w:p>
    <w:p w:rsidR="000655A9" w:rsidRPr="000655A9" w:rsidRDefault="000655A9" w:rsidP="000655A9">
      <w:pPr>
        <w:pStyle w:val="EndNoteBibliography"/>
        <w:ind w:left="720" w:hanging="720"/>
        <w:rPr>
          <w:sz w:val="18"/>
        </w:rPr>
      </w:pPr>
      <w:r w:rsidRPr="000655A9">
        <w:rPr>
          <w:sz w:val="18"/>
        </w:rPr>
        <w:t>Levisetti, Matteo</w:t>
      </w:r>
    </w:p>
    <w:p w:rsidR="000655A9" w:rsidRPr="000655A9" w:rsidRDefault="000655A9" w:rsidP="000655A9">
      <w:pPr>
        <w:pStyle w:val="EndNoteBibliography"/>
        <w:ind w:left="720" w:hanging="720"/>
        <w:rPr>
          <w:sz w:val="18"/>
        </w:rPr>
      </w:pPr>
      <w:r w:rsidRPr="000655A9">
        <w:rPr>
          <w:sz w:val="18"/>
        </w:rPr>
        <w:t>Reichart, Donna</w:t>
      </w:r>
    </w:p>
    <w:p w:rsidR="000655A9" w:rsidRPr="000655A9" w:rsidRDefault="000655A9" w:rsidP="000655A9">
      <w:pPr>
        <w:pStyle w:val="EndNoteBibliography"/>
        <w:ind w:left="720" w:hanging="720"/>
        <w:rPr>
          <w:sz w:val="18"/>
        </w:rPr>
      </w:pPr>
      <w:r w:rsidRPr="000655A9">
        <w:rPr>
          <w:sz w:val="18"/>
        </w:rPr>
        <w:t>Khoursheed, Mousa</w:t>
      </w:r>
    </w:p>
    <w:p w:rsidR="000655A9" w:rsidRPr="000655A9" w:rsidRDefault="000655A9" w:rsidP="000655A9">
      <w:pPr>
        <w:pStyle w:val="EndNoteBibliography"/>
        <w:ind w:left="720" w:hanging="720"/>
        <w:rPr>
          <w:sz w:val="18"/>
        </w:rPr>
      </w:pPr>
      <w:r w:rsidRPr="000655A9">
        <w:rPr>
          <w:sz w:val="18"/>
        </w:rPr>
        <w:t>Moossa, AR</w:t>
      </w:r>
    </w:p>
    <w:p w:rsidR="000655A9" w:rsidRPr="000655A9" w:rsidRDefault="000655A9" w:rsidP="000655A9">
      <w:pPr>
        <w:pStyle w:val="EndNoteBibliography"/>
        <w:spacing w:after="0"/>
        <w:ind w:left="720" w:hanging="720"/>
      </w:pPr>
      <w:r w:rsidRPr="000655A9">
        <w:rPr>
          <w:sz w:val="18"/>
        </w:rPr>
        <w:t>Olefsky, Jerrold M;1995</w:t>
      </w:r>
      <w:r w:rsidRPr="000655A9">
        <w:rPr>
          <w:rFonts w:ascii="Segoe UI" w:hAnsi="Segoe UI"/>
          <w:sz w:val="18"/>
        </w:rPr>
        <w:t>]</w:t>
      </w:r>
      <w:r w:rsidRPr="000655A9">
        <w:tab/>
        <w:t xml:space="preserve">P. D. Miles, M. Levisetti, D. Reichart, M. Khoursheed, A. Moossa, and J. M. Olefsky, "Kinetics of insulin action in vivo: identification of rate-limiting steps," </w:t>
      </w:r>
      <w:r w:rsidRPr="000655A9">
        <w:rPr>
          <w:i/>
        </w:rPr>
        <w:t xml:space="preserve">Diabetes, </w:t>
      </w:r>
      <w:r w:rsidRPr="000655A9">
        <w:t>vol. 44, pp. 947-953, 1995.</w:t>
      </w:r>
    </w:p>
    <w:p w:rsidR="000655A9" w:rsidRPr="000655A9" w:rsidRDefault="000655A9" w:rsidP="000655A9">
      <w:pPr>
        <w:pStyle w:val="EndNoteBibliography"/>
        <w:ind w:left="720" w:hanging="720"/>
        <w:rPr>
          <w:sz w:val="18"/>
        </w:rPr>
      </w:pPr>
      <w:r w:rsidRPr="000655A9">
        <w:rPr>
          <w:sz w:val="18"/>
        </w:rPr>
        <w:t>[Nicoloff, John T.</w:t>
      </w:r>
    </w:p>
    <w:p w:rsidR="000655A9" w:rsidRPr="000655A9" w:rsidRDefault="000655A9" w:rsidP="000655A9">
      <w:pPr>
        <w:pStyle w:val="EndNoteBibliography"/>
        <w:ind w:left="720" w:hanging="720"/>
        <w:rPr>
          <w:sz w:val="18"/>
        </w:rPr>
      </w:pPr>
      <w:r w:rsidRPr="000655A9">
        <w:rPr>
          <w:sz w:val="18"/>
        </w:rPr>
        <w:t>Low, James C.</w:t>
      </w:r>
    </w:p>
    <w:p w:rsidR="000655A9" w:rsidRPr="000655A9" w:rsidRDefault="000655A9" w:rsidP="000655A9">
      <w:pPr>
        <w:pStyle w:val="EndNoteBibliography"/>
        <w:ind w:left="720" w:hanging="720"/>
        <w:rPr>
          <w:sz w:val="18"/>
        </w:rPr>
      </w:pPr>
      <w:r w:rsidRPr="000655A9">
        <w:rPr>
          <w:sz w:val="18"/>
        </w:rPr>
        <w:t>Dussault, Jean H.</w:t>
      </w:r>
    </w:p>
    <w:p w:rsidR="000655A9" w:rsidRPr="000655A9" w:rsidRDefault="000655A9" w:rsidP="000655A9">
      <w:pPr>
        <w:pStyle w:val="EndNoteBibliography"/>
        <w:spacing w:after="0"/>
        <w:ind w:left="720" w:hanging="720"/>
      </w:pPr>
      <w:r w:rsidRPr="000655A9">
        <w:rPr>
          <w:sz w:val="18"/>
        </w:rPr>
        <w:t>Fisher, Delbert A.;1972</w:t>
      </w:r>
      <w:r w:rsidRPr="000655A9">
        <w:rPr>
          <w:rFonts w:ascii="Segoe UI" w:hAnsi="Segoe UI"/>
          <w:sz w:val="18"/>
        </w:rPr>
        <w:t>]</w:t>
      </w:r>
      <w:r w:rsidRPr="000655A9">
        <w:tab/>
        <w:t xml:space="preserve">J. T. Nicoloff, J. C. Low, J. H. Dussault, and D. A. Fisher, "Simultaneous Measurement of Thyroxine and Triiodothyronine Peripheral Turnover Kinetics in Man," </w:t>
      </w:r>
      <w:r w:rsidRPr="000655A9">
        <w:rPr>
          <w:i/>
        </w:rPr>
        <w:t xml:space="preserve">The Journal of Clinical Investigation, </w:t>
      </w:r>
      <w:r w:rsidRPr="000655A9">
        <w:t>vol. 51, pp. 473-483, 1972.</w:t>
      </w:r>
    </w:p>
    <w:p w:rsidR="000655A9" w:rsidRPr="000655A9" w:rsidRDefault="000655A9" w:rsidP="000655A9">
      <w:pPr>
        <w:pStyle w:val="EndNoteBibliography"/>
        <w:ind w:left="720" w:hanging="720"/>
        <w:rPr>
          <w:sz w:val="18"/>
        </w:rPr>
      </w:pPr>
      <w:r w:rsidRPr="000655A9">
        <w:rPr>
          <w:sz w:val="18"/>
        </w:rPr>
        <w:t>[Nielsen, Søren</w:t>
      </w:r>
    </w:p>
    <w:p w:rsidR="000655A9" w:rsidRPr="000655A9" w:rsidRDefault="000655A9" w:rsidP="000655A9">
      <w:pPr>
        <w:pStyle w:val="EndNoteBibliography"/>
        <w:ind w:left="720" w:hanging="720"/>
        <w:rPr>
          <w:sz w:val="18"/>
        </w:rPr>
      </w:pPr>
      <w:r w:rsidRPr="000655A9">
        <w:rPr>
          <w:sz w:val="18"/>
        </w:rPr>
        <w:t>Kwon, Tae-Hwan</w:t>
      </w:r>
    </w:p>
    <w:p w:rsidR="000655A9" w:rsidRPr="000655A9" w:rsidRDefault="000655A9" w:rsidP="000655A9">
      <w:pPr>
        <w:pStyle w:val="EndNoteBibliography"/>
        <w:ind w:left="720" w:hanging="720"/>
        <w:rPr>
          <w:sz w:val="18"/>
        </w:rPr>
      </w:pPr>
      <w:r w:rsidRPr="000655A9">
        <w:rPr>
          <w:sz w:val="18"/>
        </w:rPr>
        <w:t>Frøkiær, Jørgen</w:t>
      </w:r>
    </w:p>
    <w:p w:rsidR="000655A9" w:rsidRPr="000655A9" w:rsidRDefault="000655A9" w:rsidP="000655A9">
      <w:pPr>
        <w:pStyle w:val="EndNoteBibliography"/>
        <w:spacing w:after="0"/>
        <w:ind w:left="720" w:hanging="720"/>
      </w:pPr>
      <w:r w:rsidRPr="000655A9">
        <w:rPr>
          <w:sz w:val="18"/>
        </w:rPr>
        <w:lastRenderedPageBreak/>
        <w:t>Knepper, Mark A;2000</w:t>
      </w:r>
      <w:r w:rsidRPr="000655A9">
        <w:rPr>
          <w:rFonts w:ascii="Segoe UI" w:hAnsi="Segoe UI"/>
          <w:sz w:val="18"/>
        </w:rPr>
        <w:t>]</w:t>
      </w:r>
      <w:r w:rsidRPr="000655A9">
        <w:tab/>
        <w:t xml:space="preserve">S. Nielsen, T.-H. Kwon, J. Frøkiær, and M. A. Knepper, "Key roles of renal aquaporins in water balance and water-balance disorders," </w:t>
      </w:r>
      <w:r w:rsidRPr="000655A9">
        <w:rPr>
          <w:i/>
        </w:rPr>
        <w:t xml:space="preserve">Physiology, </w:t>
      </w:r>
      <w:r w:rsidRPr="000655A9">
        <w:t>vol. 15, pp. 136-143, 2000.</w:t>
      </w:r>
    </w:p>
    <w:p w:rsidR="000655A9" w:rsidRPr="000655A9" w:rsidRDefault="000655A9" w:rsidP="000655A9">
      <w:pPr>
        <w:pStyle w:val="EndNoteBibliography"/>
        <w:ind w:left="720" w:hanging="720"/>
        <w:rPr>
          <w:sz w:val="18"/>
        </w:rPr>
      </w:pPr>
      <w:r w:rsidRPr="000655A9">
        <w:rPr>
          <w:sz w:val="18"/>
        </w:rPr>
        <w:t>[NODA, TOSHIYUKI</w:t>
      </w:r>
    </w:p>
    <w:p w:rsidR="000655A9" w:rsidRPr="000655A9" w:rsidRDefault="000655A9" w:rsidP="000655A9">
      <w:pPr>
        <w:pStyle w:val="EndNoteBibliography"/>
        <w:ind w:left="720" w:hanging="720"/>
        <w:rPr>
          <w:sz w:val="18"/>
        </w:rPr>
      </w:pPr>
      <w:r w:rsidRPr="000655A9">
        <w:rPr>
          <w:sz w:val="18"/>
        </w:rPr>
        <w:t>CHENG, CHE-PING</w:t>
      </w:r>
    </w:p>
    <w:p w:rsidR="000655A9" w:rsidRPr="000655A9" w:rsidRDefault="000655A9" w:rsidP="000655A9">
      <w:pPr>
        <w:pStyle w:val="EndNoteBibliography"/>
        <w:ind w:left="720" w:hanging="720"/>
        <w:rPr>
          <w:sz w:val="18"/>
        </w:rPr>
      </w:pPr>
      <w:r w:rsidRPr="000655A9">
        <w:rPr>
          <w:sz w:val="18"/>
        </w:rPr>
        <w:t>DE TOMBE, PIETER P</w:t>
      </w:r>
    </w:p>
    <w:p w:rsidR="000655A9" w:rsidRPr="000655A9" w:rsidRDefault="000655A9" w:rsidP="000655A9">
      <w:pPr>
        <w:pStyle w:val="EndNoteBibliography"/>
        <w:spacing w:after="0"/>
        <w:ind w:left="720" w:hanging="720"/>
      </w:pPr>
      <w:r w:rsidRPr="000655A9">
        <w:rPr>
          <w:sz w:val="18"/>
        </w:rPr>
        <w:t>LITTLE, WILLIAM C;1993</w:t>
      </w:r>
      <w:r w:rsidRPr="000655A9">
        <w:rPr>
          <w:rFonts w:ascii="Segoe UI" w:hAnsi="Segoe UI"/>
          <w:sz w:val="18"/>
        </w:rPr>
        <w:t>]</w:t>
      </w:r>
      <w:r w:rsidRPr="000655A9">
        <w:tab/>
        <w:t>T. NODA, C.-P. CHENG, P. P. DE TOMBE, and W. C. LITTLE, "Curvilinearity of LV end-systolic pressure-volume and dP/dt,-end-diastolic volume relations," 1993.</w:t>
      </w:r>
    </w:p>
    <w:p w:rsidR="000655A9" w:rsidRPr="000655A9" w:rsidRDefault="000655A9" w:rsidP="000655A9">
      <w:pPr>
        <w:pStyle w:val="EndNoteBibliography"/>
        <w:spacing w:after="0"/>
        <w:ind w:left="720" w:hanging="720"/>
      </w:pPr>
      <w:r w:rsidRPr="000655A9">
        <w:rPr>
          <w:sz w:val="18"/>
        </w:rPr>
        <w:t>[Osiba, Susumu;1957</w:t>
      </w:r>
      <w:r w:rsidRPr="000655A9">
        <w:rPr>
          <w:rFonts w:ascii="Segoe UI" w:hAnsi="Segoe UI"/>
          <w:sz w:val="18"/>
        </w:rPr>
        <w:t>]</w:t>
      </w:r>
      <w:r w:rsidRPr="000655A9">
        <w:tab/>
        <w:t xml:space="preserve">S. Osiba, "THE SEASONAL VARIATION OF BASAL METABOLISM AND ACTIVITY OF THYROID GLAND IN MAN," </w:t>
      </w:r>
      <w:r w:rsidRPr="000655A9">
        <w:rPr>
          <w:i/>
        </w:rPr>
        <w:t xml:space="preserve">The Japanese Journal of Physiology, </w:t>
      </w:r>
      <w:r w:rsidRPr="000655A9">
        <w:t>vol. 7, pp. 355-365, 1957.</w:t>
      </w:r>
    </w:p>
    <w:p w:rsidR="000655A9" w:rsidRPr="000655A9" w:rsidRDefault="000655A9" w:rsidP="000655A9">
      <w:pPr>
        <w:pStyle w:val="EndNoteBibliography"/>
        <w:ind w:left="720" w:hanging="720"/>
        <w:rPr>
          <w:sz w:val="18"/>
        </w:rPr>
      </w:pPr>
      <w:r w:rsidRPr="000655A9">
        <w:rPr>
          <w:sz w:val="18"/>
        </w:rPr>
        <w:t>[Owen, O. E.</w:t>
      </w:r>
    </w:p>
    <w:p w:rsidR="000655A9" w:rsidRPr="000655A9" w:rsidRDefault="000655A9" w:rsidP="000655A9">
      <w:pPr>
        <w:pStyle w:val="EndNoteBibliography"/>
        <w:ind w:left="720" w:hanging="720"/>
        <w:rPr>
          <w:sz w:val="18"/>
        </w:rPr>
      </w:pPr>
      <w:r w:rsidRPr="000655A9">
        <w:rPr>
          <w:sz w:val="18"/>
        </w:rPr>
        <w:t>Morgan, A. P.</w:t>
      </w:r>
    </w:p>
    <w:p w:rsidR="000655A9" w:rsidRPr="000655A9" w:rsidRDefault="000655A9" w:rsidP="000655A9">
      <w:pPr>
        <w:pStyle w:val="EndNoteBibliography"/>
        <w:ind w:left="720" w:hanging="720"/>
        <w:rPr>
          <w:sz w:val="18"/>
        </w:rPr>
      </w:pPr>
      <w:r w:rsidRPr="000655A9">
        <w:rPr>
          <w:sz w:val="18"/>
        </w:rPr>
        <w:t>Kemp, H. G.</w:t>
      </w:r>
    </w:p>
    <w:p w:rsidR="000655A9" w:rsidRPr="000655A9" w:rsidRDefault="000655A9" w:rsidP="000655A9">
      <w:pPr>
        <w:pStyle w:val="EndNoteBibliography"/>
        <w:ind w:left="720" w:hanging="720"/>
        <w:rPr>
          <w:sz w:val="18"/>
        </w:rPr>
      </w:pPr>
      <w:r w:rsidRPr="000655A9">
        <w:rPr>
          <w:sz w:val="18"/>
        </w:rPr>
        <w:t>Sullivan, J. M.</w:t>
      </w:r>
    </w:p>
    <w:p w:rsidR="000655A9" w:rsidRPr="000655A9" w:rsidRDefault="000655A9" w:rsidP="000655A9">
      <w:pPr>
        <w:pStyle w:val="EndNoteBibliography"/>
        <w:ind w:left="720" w:hanging="720"/>
        <w:rPr>
          <w:sz w:val="18"/>
        </w:rPr>
      </w:pPr>
      <w:r w:rsidRPr="000655A9">
        <w:rPr>
          <w:sz w:val="18"/>
        </w:rPr>
        <w:t>Herrera, M. G.</w:t>
      </w:r>
    </w:p>
    <w:p w:rsidR="000655A9" w:rsidRPr="000655A9" w:rsidRDefault="000655A9" w:rsidP="000655A9">
      <w:pPr>
        <w:pStyle w:val="EndNoteBibliography"/>
        <w:spacing w:after="0"/>
        <w:ind w:left="720" w:hanging="720"/>
      </w:pPr>
      <w:r w:rsidRPr="000655A9">
        <w:rPr>
          <w:sz w:val="18"/>
        </w:rPr>
        <w:t>Cahill, G. F., Jr.;1967</w:t>
      </w:r>
      <w:r w:rsidRPr="000655A9">
        <w:rPr>
          <w:rFonts w:ascii="Segoe UI" w:hAnsi="Segoe UI"/>
          <w:sz w:val="18"/>
        </w:rPr>
        <w:t>]</w:t>
      </w:r>
      <w:r w:rsidRPr="000655A9">
        <w:tab/>
        <w:t xml:space="preserve">O. E. Owen, A. P. Morgan, H. G. Kemp, J. M. Sullivan, M. G. Herrera, and G. F. Cahill, Jr., "Brain Metabolism during Fasting*," </w:t>
      </w:r>
      <w:r w:rsidRPr="000655A9">
        <w:rPr>
          <w:i/>
        </w:rPr>
        <w:t xml:space="preserve">The Journal of Clinical Investigation, </w:t>
      </w:r>
      <w:r w:rsidRPr="000655A9">
        <w:t>vol. 46, pp. 1589-1595, 1967.</w:t>
      </w:r>
    </w:p>
    <w:p w:rsidR="000655A9" w:rsidRPr="000655A9" w:rsidRDefault="000655A9" w:rsidP="000655A9">
      <w:pPr>
        <w:pStyle w:val="EndNoteBibliography"/>
        <w:ind w:left="720" w:hanging="720"/>
        <w:rPr>
          <w:sz w:val="18"/>
        </w:rPr>
      </w:pPr>
      <w:r w:rsidRPr="000655A9">
        <w:rPr>
          <w:sz w:val="18"/>
        </w:rPr>
        <w:t>[Prager, R.</w:t>
      </w:r>
    </w:p>
    <w:p w:rsidR="000655A9" w:rsidRPr="000655A9" w:rsidRDefault="000655A9" w:rsidP="000655A9">
      <w:pPr>
        <w:pStyle w:val="EndNoteBibliography"/>
        <w:ind w:left="720" w:hanging="720"/>
        <w:rPr>
          <w:sz w:val="18"/>
        </w:rPr>
      </w:pPr>
      <w:r w:rsidRPr="000655A9">
        <w:rPr>
          <w:sz w:val="18"/>
        </w:rPr>
        <w:t>Wallace, P.</w:t>
      </w:r>
    </w:p>
    <w:p w:rsidR="000655A9" w:rsidRPr="000655A9" w:rsidRDefault="000655A9" w:rsidP="000655A9">
      <w:pPr>
        <w:pStyle w:val="EndNoteBibliography"/>
        <w:spacing w:after="0"/>
        <w:ind w:left="720" w:hanging="720"/>
      </w:pPr>
      <w:r w:rsidRPr="000655A9">
        <w:rPr>
          <w:sz w:val="18"/>
        </w:rPr>
        <w:t>Olefsky, J. M.;1986</w:t>
      </w:r>
      <w:r w:rsidRPr="000655A9">
        <w:rPr>
          <w:rFonts w:ascii="Segoe UI" w:hAnsi="Segoe UI"/>
          <w:sz w:val="18"/>
        </w:rPr>
        <w:t>]</w:t>
      </w:r>
      <w:r w:rsidRPr="000655A9">
        <w:tab/>
        <w:t xml:space="preserve">R. Prager, P. Wallace, and J. M. Olefsky, "In vivo kinetics of insulin action on peripheral glucose disposal and hepatic glucose output in normal and obese subjects," </w:t>
      </w:r>
      <w:r w:rsidRPr="000655A9">
        <w:rPr>
          <w:i/>
        </w:rPr>
        <w:t xml:space="preserve">The Journal of Clinical Investigation, </w:t>
      </w:r>
      <w:r w:rsidRPr="000655A9">
        <w:t>vol. 78, pp. 472-481, 1986.</w:t>
      </w:r>
    </w:p>
    <w:p w:rsidR="000655A9" w:rsidRPr="000655A9" w:rsidRDefault="000655A9" w:rsidP="000655A9">
      <w:pPr>
        <w:pStyle w:val="EndNoteBibliography"/>
        <w:ind w:left="720" w:hanging="720"/>
        <w:rPr>
          <w:sz w:val="18"/>
        </w:rPr>
      </w:pPr>
      <w:r w:rsidRPr="000655A9">
        <w:rPr>
          <w:sz w:val="18"/>
        </w:rPr>
        <w:t>[Prager, Rudolf</w:t>
      </w:r>
    </w:p>
    <w:p w:rsidR="000655A9" w:rsidRPr="000655A9" w:rsidRDefault="000655A9" w:rsidP="000655A9">
      <w:pPr>
        <w:pStyle w:val="EndNoteBibliography"/>
        <w:ind w:left="720" w:hanging="720"/>
        <w:rPr>
          <w:sz w:val="18"/>
        </w:rPr>
      </w:pPr>
      <w:r w:rsidRPr="000655A9">
        <w:rPr>
          <w:sz w:val="18"/>
        </w:rPr>
        <w:t>Wallace, Penny</w:t>
      </w:r>
    </w:p>
    <w:p w:rsidR="000655A9" w:rsidRPr="000655A9" w:rsidRDefault="000655A9" w:rsidP="000655A9">
      <w:pPr>
        <w:pStyle w:val="EndNoteBibliography"/>
        <w:spacing w:after="0"/>
        <w:ind w:left="720" w:hanging="720"/>
      </w:pPr>
      <w:r w:rsidRPr="000655A9">
        <w:rPr>
          <w:sz w:val="18"/>
        </w:rPr>
        <w:t>Olefsky, Jerrold M;1987</w:t>
      </w:r>
      <w:r w:rsidRPr="000655A9">
        <w:rPr>
          <w:rFonts w:ascii="Segoe UI" w:hAnsi="Segoe UI"/>
          <w:sz w:val="18"/>
        </w:rPr>
        <w:t>]</w:t>
      </w:r>
      <w:r w:rsidRPr="000655A9">
        <w:tab/>
        <w:t xml:space="preserve">R. Prager, P. Wallace, and J. M. Olefsky, "Hyperinsulinemia Does Not Compensate for Peripheral Insulin Resistance in Obesity," </w:t>
      </w:r>
      <w:r w:rsidRPr="000655A9">
        <w:rPr>
          <w:i/>
        </w:rPr>
        <w:t xml:space="preserve">Diabetes, </w:t>
      </w:r>
      <w:r w:rsidRPr="000655A9">
        <w:t>vol. 36, pp. 327-334, March 1, 1987 1987.</w:t>
      </w:r>
    </w:p>
    <w:p w:rsidR="000655A9" w:rsidRPr="000655A9" w:rsidRDefault="000655A9" w:rsidP="000655A9">
      <w:pPr>
        <w:pStyle w:val="EndNoteBibliography"/>
        <w:ind w:left="720" w:hanging="720"/>
        <w:rPr>
          <w:sz w:val="18"/>
        </w:rPr>
      </w:pPr>
      <w:r w:rsidRPr="000655A9">
        <w:rPr>
          <w:sz w:val="18"/>
        </w:rPr>
        <w:t>[Previs, S. F.</w:t>
      </w:r>
    </w:p>
    <w:p w:rsidR="000655A9" w:rsidRPr="000655A9" w:rsidRDefault="000655A9" w:rsidP="000655A9">
      <w:pPr>
        <w:pStyle w:val="EndNoteBibliography"/>
        <w:ind w:left="720" w:hanging="720"/>
        <w:rPr>
          <w:sz w:val="18"/>
        </w:rPr>
      </w:pPr>
      <w:r w:rsidRPr="000655A9">
        <w:rPr>
          <w:sz w:val="18"/>
        </w:rPr>
        <w:t>Withers, D. J.</w:t>
      </w:r>
    </w:p>
    <w:p w:rsidR="000655A9" w:rsidRPr="000655A9" w:rsidRDefault="000655A9" w:rsidP="000655A9">
      <w:pPr>
        <w:pStyle w:val="EndNoteBibliography"/>
        <w:ind w:left="720" w:hanging="720"/>
        <w:rPr>
          <w:sz w:val="18"/>
        </w:rPr>
      </w:pPr>
      <w:r w:rsidRPr="000655A9">
        <w:rPr>
          <w:sz w:val="18"/>
        </w:rPr>
        <w:t>Ren, J. M.</w:t>
      </w:r>
    </w:p>
    <w:p w:rsidR="000655A9" w:rsidRPr="000655A9" w:rsidRDefault="000655A9" w:rsidP="000655A9">
      <w:pPr>
        <w:pStyle w:val="EndNoteBibliography"/>
        <w:ind w:left="720" w:hanging="720"/>
        <w:rPr>
          <w:sz w:val="18"/>
        </w:rPr>
      </w:pPr>
      <w:r w:rsidRPr="000655A9">
        <w:rPr>
          <w:sz w:val="18"/>
        </w:rPr>
        <w:t>White, M. F.</w:t>
      </w:r>
    </w:p>
    <w:p w:rsidR="000655A9" w:rsidRPr="000655A9" w:rsidRDefault="000655A9" w:rsidP="000655A9">
      <w:pPr>
        <w:pStyle w:val="EndNoteBibliography"/>
        <w:spacing w:after="0"/>
        <w:ind w:left="720" w:hanging="720"/>
      </w:pPr>
      <w:r w:rsidRPr="000655A9">
        <w:rPr>
          <w:sz w:val="18"/>
        </w:rPr>
        <w:t>Shulman, G. I.;2000</w:t>
      </w:r>
      <w:r w:rsidRPr="000655A9">
        <w:rPr>
          <w:rFonts w:ascii="Segoe UI" w:hAnsi="Segoe UI"/>
          <w:sz w:val="18"/>
        </w:rPr>
        <w:t>]</w:t>
      </w:r>
      <w:r w:rsidRPr="000655A9">
        <w:tab/>
        <w:t xml:space="preserve">S. F. Previs, D. J. Withers, J. M. Ren, M. F. White, and G. I. Shulman, "Contrasting effects of IRS-1 versus IRS-2 gene disruption on carbohydrate and lipid metabolism in vivo," </w:t>
      </w:r>
      <w:r w:rsidRPr="000655A9">
        <w:rPr>
          <w:i/>
        </w:rPr>
        <w:t xml:space="preserve">J Biol Chem, </w:t>
      </w:r>
      <w:r w:rsidRPr="000655A9">
        <w:t>vol. 275, pp. 38990-4, Dec 15 2000.</w:t>
      </w:r>
    </w:p>
    <w:p w:rsidR="000655A9" w:rsidRPr="000655A9" w:rsidRDefault="000655A9" w:rsidP="000655A9">
      <w:pPr>
        <w:pStyle w:val="EndNoteBibliography"/>
        <w:ind w:left="720" w:hanging="720"/>
        <w:rPr>
          <w:sz w:val="18"/>
        </w:rPr>
      </w:pPr>
      <w:r w:rsidRPr="000655A9">
        <w:rPr>
          <w:sz w:val="18"/>
        </w:rPr>
        <w:t>[Raeder, Ernst A.</w:t>
      </w:r>
    </w:p>
    <w:p w:rsidR="000655A9" w:rsidRPr="000655A9" w:rsidRDefault="000655A9" w:rsidP="000655A9">
      <w:pPr>
        <w:pStyle w:val="EndNoteBibliography"/>
        <w:ind w:left="720" w:hanging="720"/>
        <w:rPr>
          <w:sz w:val="18"/>
        </w:rPr>
      </w:pPr>
      <w:r w:rsidRPr="000655A9">
        <w:rPr>
          <w:sz w:val="18"/>
        </w:rPr>
        <w:t>Albrecht, Paul</w:t>
      </w:r>
    </w:p>
    <w:p w:rsidR="000655A9" w:rsidRPr="000655A9" w:rsidRDefault="000655A9" w:rsidP="000655A9">
      <w:pPr>
        <w:pStyle w:val="EndNoteBibliography"/>
        <w:ind w:left="720" w:hanging="720"/>
        <w:rPr>
          <w:sz w:val="18"/>
        </w:rPr>
      </w:pPr>
      <w:r w:rsidRPr="000655A9">
        <w:rPr>
          <w:sz w:val="18"/>
        </w:rPr>
        <w:t>Perrott, Michael</w:t>
      </w:r>
    </w:p>
    <w:p w:rsidR="000655A9" w:rsidRPr="000655A9" w:rsidRDefault="000655A9" w:rsidP="000655A9">
      <w:pPr>
        <w:pStyle w:val="EndNoteBibliography"/>
        <w:spacing w:after="0"/>
        <w:ind w:left="720" w:hanging="720"/>
      </w:pPr>
      <w:r w:rsidRPr="000655A9">
        <w:rPr>
          <w:sz w:val="18"/>
        </w:rPr>
        <w:lastRenderedPageBreak/>
        <w:t>Cohen, Richard J.;1995</w:t>
      </w:r>
      <w:r w:rsidRPr="000655A9">
        <w:rPr>
          <w:rFonts w:ascii="Segoe UI" w:hAnsi="Segoe UI"/>
          <w:sz w:val="18"/>
        </w:rPr>
        <w:t>]</w:t>
      </w:r>
      <w:r w:rsidRPr="000655A9">
        <w:tab/>
        <w:t xml:space="preserve">E. A. Raeder, P. Albrecht, M. Perrott, and R. J. Cohen, "Kinetics of Cycle Length Dependence of Ventricular Repolarization," </w:t>
      </w:r>
      <w:r w:rsidRPr="000655A9">
        <w:rPr>
          <w:i/>
        </w:rPr>
        <w:t xml:space="preserve">Journal of Cardiovascular Electrophysiology, </w:t>
      </w:r>
      <w:r w:rsidRPr="000655A9">
        <w:t>vol. 6, pp. 163-169, 1995.</w:t>
      </w:r>
    </w:p>
    <w:p w:rsidR="000655A9" w:rsidRPr="000655A9" w:rsidRDefault="000655A9" w:rsidP="000655A9">
      <w:pPr>
        <w:pStyle w:val="EndNoteBibliography"/>
        <w:spacing w:after="0"/>
        <w:ind w:left="720" w:hanging="720"/>
      </w:pPr>
      <w:r w:rsidRPr="000655A9">
        <w:rPr>
          <w:sz w:val="18"/>
        </w:rPr>
        <w:t>[Raff, HERSHEL;1987</w:t>
      </w:r>
      <w:r w:rsidRPr="000655A9">
        <w:rPr>
          <w:rFonts w:ascii="Segoe UI" w:hAnsi="Segoe UI"/>
          <w:sz w:val="18"/>
        </w:rPr>
        <w:t>]</w:t>
      </w:r>
      <w:r w:rsidRPr="000655A9">
        <w:tab/>
        <w:t xml:space="preserve">H. Raff, "Glucocorticoid inhibition of neurohypophysial vasopressin secretion," </w:t>
      </w:r>
      <w:r w:rsidRPr="000655A9">
        <w:rPr>
          <w:i/>
        </w:rPr>
        <w:t xml:space="preserve">American Journal of Physiology-Regulatory, Integrative and Comparative Physiology, </w:t>
      </w:r>
      <w:r w:rsidRPr="000655A9">
        <w:t>vol. 252, pp. R635-R644, 1987.</w:t>
      </w:r>
    </w:p>
    <w:p w:rsidR="000655A9" w:rsidRPr="000655A9" w:rsidRDefault="000655A9" w:rsidP="000655A9">
      <w:pPr>
        <w:pStyle w:val="EndNoteBibliography"/>
        <w:ind w:left="720" w:hanging="720"/>
        <w:rPr>
          <w:sz w:val="18"/>
        </w:rPr>
      </w:pPr>
      <w:r w:rsidRPr="000655A9">
        <w:rPr>
          <w:sz w:val="18"/>
        </w:rPr>
        <w:t>[Ridgway, E. Chester</w:t>
      </w:r>
    </w:p>
    <w:p w:rsidR="000655A9" w:rsidRPr="000655A9" w:rsidRDefault="000655A9" w:rsidP="000655A9">
      <w:pPr>
        <w:pStyle w:val="EndNoteBibliography"/>
        <w:ind w:left="720" w:hanging="720"/>
        <w:rPr>
          <w:sz w:val="18"/>
        </w:rPr>
      </w:pPr>
      <w:r w:rsidRPr="000655A9">
        <w:rPr>
          <w:sz w:val="18"/>
        </w:rPr>
        <w:t>Weintraub, Bruce D.</w:t>
      </w:r>
    </w:p>
    <w:p w:rsidR="000655A9" w:rsidRPr="000655A9" w:rsidRDefault="000655A9" w:rsidP="000655A9">
      <w:pPr>
        <w:pStyle w:val="EndNoteBibliography"/>
        <w:spacing w:after="0"/>
        <w:ind w:left="720" w:hanging="720"/>
      </w:pPr>
      <w:r w:rsidRPr="000655A9">
        <w:rPr>
          <w:sz w:val="18"/>
        </w:rPr>
        <w:t>Maloof, Farahe;1974</w:t>
      </w:r>
      <w:r w:rsidRPr="000655A9">
        <w:rPr>
          <w:rFonts w:ascii="Segoe UI" w:hAnsi="Segoe UI"/>
          <w:sz w:val="18"/>
        </w:rPr>
        <w:t>]</w:t>
      </w:r>
      <w:r w:rsidRPr="000655A9">
        <w:tab/>
        <w:t xml:space="preserve">E. C. Ridgway, B. D. Weintraub, and F. Maloof, "Metabolic Clearance and Production Rates of Human Thyrotropin," </w:t>
      </w:r>
      <w:r w:rsidRPr="000655A9">
        <w:rPr>
          <w:i/>
        </w:rPr>
        <w:t xml:space="preserve">The Journal of Clinical Investigation, </w:t>
      </w:r>
      <w:r w:rsidRPr="000655A9">
        <w:t>vol. 53, pp. 895-903, 1974.</w:t>
      </w:r>
    </w:p>
    <w:p w:rsidR="000655A9" w:rsidRPr="000655A9" w:rsidRDefault="000655A9" w:rsidP="000655A9">
      <w:pPr>
        <w:pStyle w:val="EndNoteBibliography"/>
        <w:ind w:left="720" w:hanging="720"/>
        <w:rPr>
          <w:sz w:val="18"/>
        </w:rPr>
      </w:pPr>
      <w:r w:rsidRPr="000655A9">
        <w:rPr>
          <w:sz w:val="18"/>
        </w:rPr>
        <w:t>[ROSS, JOHN</w:t>
      </w:r>
    </w:p>
    <w:p w:rsidR="000655A9" w:rsidRPr="000655A9" w:rsidRDefault="000655A9" w:rsidP="000655A9">
      <w:pPr>
        <w:pStyle w:val="EndNoteBibliography"/>
        <w:ind w:left="720" w:hanging="720"/>
        <w:rPr>
          <w:sz w:val="18"/>
        </w:rPr>
      </w:pPr>
      <w:r w:rsidRPr="000655A9">
        <w:rPr>
          <w:sz w:val="18"/>
        </w:rPr>
        <w:t>LINHART, JOSEPH W.</w:t>
      </w:r>
    </w:p>
    <w:p w:rsidR="000655A9" w:rsidRPr="000655A9" w:rsidRDefault="000655A9" w:rsidP="000655A9">
      <w:pPr>
        <w:pStyle w:val="EndNoteBibliography"/>
        <w:spacing w:after="0"/>
        <w:ind w:left="720" w:hanging="720"/>
      </w:pPr>
      <w:r w:rsidRPr="000655A9">
        <w:rPr>
          <w:sz w:val="18"/>
        </w:rPr>
        <w:t>BRAUNWALD, EUGENE;1965</w:t>
      </w:r>
      <w:r w:rsidRPr="000655A9">
        <w:rPr>
          <w:rFonts w:ascii="Segoe UI" w:hAnsi="Segoe UI"/>
          <w:sz w:val="18"/>
        </w:rPr>
        <w:t>]</w:t>
      </w:r>
      <w:r w:rsidRPr="000655A9">
        <w:tab/>
        <w:t xml:space="preserve">J. ROSS, J. W. LINHART, and E. BRAUNWALD, "Effects of Changing Heart Rate in Man by Electrical Stimulation of the Right Atrium: Studies at Rest, during Exercise, and with Isoproterenol," </w:t>
      </w:r>
      <w:r w:rsidRPr="000655A9">
        <w:rPr>
          <w:i/>
        </w:rPr>
        <w:t xml:space="preserve">Circulation, </w:t>
      </w:r>
      <w:r w:rsidRPr="000655A9">
        <w:t>vol. 32, pp. 549-558, October 1, 1965 1965.</w:t>
      </w:r>
    </w:p>
    <w:p w:rsidR="000655A9" w:rsidRPr="000655A9" w:rsidRDefault="000655A9" w:rsidP="000655A9">
      <w:pPr>
        <w:pStyle w:val="EndNoteBibliography"/>
        <w:ind w:left="720" w:hanging="720"/>
        <w:rPr>
          <w:sz w:val="18"/>
        </w:rPr>
      </w:pPr>
      <w:r w:rsidRPr="000655A9">
        <w:rPr>
          <w:sz w:val="18"/>
        </w:rPr>
        <w:t>[Rother, Kristina I.</w:t>
      </w:r>
    </w:p>
    <w:p w:rsidR="000655A9" w:rsidRPr="000655A9" w:rsidRDefault="000655A9" w:rsidP="000655A9">
      <w:pPr>
        <w:pStyle w:val="EndNoteBibliography"/>
        <w:ind w:left="720" w:hanging="720"/>
        <w:rPr>
          <w:sz w:val="18"/>
        </w:rPr>
      </w:pPr>
      <w:r w:rsidRPr="000655A9">
        <w:rPr>
          <w:sz w:val="18"/>
        </w:rPr>
        <w:t>Imai, Yumi</w:t>
      </w:r>
    </w:p>
    <w:p w:rsidR="000655A9" w:rsidRPr="000655A9" w:rsidRDefault="000655A9" w:rsidP="000655A9">
      <w:pPr>
        <w:pStyle w:val="EndNoteBibliography"/>
        <w:ind w:left="720" w:hanging="720"/>
        <w:rPr>
          <w:sz w:val="18"/>
        </w:rPr>
      </w:pPr>
      <w:r w:rsidRPr="000655A9">
        <w:rPr>
          <w:sz w:val="18"/>
        </w:rPr>
        <w:t>Caruso, Matilde</w:t>
      </w:r>
    </w:p>
    <w:p w:rsidR="000655A9" w:rsidRPr="000655A9" w:rsidRDefault="000655A9" w:rsidP="000655A9">
      <w:pPr>
        <w:pStyle w:val="EndNoteBibliography"/>
        <w:ind w:left="720" w:hanging="720"/>
        <w:rPr>
          <w:sz w:val="18"/>
        </w:rPr>
      </w:pPr>
      <w:r w:rsidRPr="000655A9">
        <w:rPr>
          <w:sz w:val="18"/>
        </w:rPr>
        <w:t>Beguinot, Francesco</w:t>
      </w:r>
    </w:p>
    <w:p w:rsidR="000655A9" w:rsidRPr="000655A9" w:rsidRDefault="000655A9" w:rsidP="000655A9">
      <w:pPr>
        <w:pStyle w:val="EndNoteBibliography"/>
        <w:ind w:left="720" w:hanging="720"/>
        <w:rPr>
          <w:sz w:val="18"/>
        </w:rPr>
      </w:pPr>
      <w:r w:rsidRPr="000655A9">
        <w:rPr>
          <w:sz w:val="18"/>
        </w:rPr>
        <w:t>Formisano, Pietro</w:t>
      </w:r>
    </w:p>
    <w:p w:rsidR="000655A9" w:rsidRPr="000655A9" w:rsidRDefault="000655A9" w:rsidP="000655A9">
      <w:pPr>
        <w:pStyle w:val="EndNoteBibliography"/>
        <w:spacing w:after="0"/>
        <w:ind w:left="720" w:hanging="720"/>
      </w:pPr>
      <w:r w:rsidRPr="000655A9">
        <w:rPr>
          <w:sz w:val="18"/>
        </w:rPr>
        <w:t>Accili, Domenico;1998</w:t>
      </w:r>
      <w:r w:rsidRPr="000655A9">
        <w:rPr>
          <w:rFonts w:ascii="Segoe UI" w:hAnsi="Segoe UI"/>
          <w:sz w:val="18"/>
        </w:rPr>
        <w:t>]</w:t>
      </w:r>
      <w:r w:rsidRPr="000655A9">
        <w:tab/>
        <w:t xml:space="preserve">K. I. Rother, Y. Imai, M. Caruso, F. Beguinot, P. Formisano, and D. Accili, "Evidence That IRS-2 Phosphorylation Is Required for Insulin Action in Hepatocytes," </w:t>
      </w:r>
      <w:r w:rsidRPr="000655A9">
        <w:rPr>
          <w:i/>
        </w:rPr>
        <w:t xml:space="preserve">Journal of Biological Chemistry, </w:t>
      </w:r>
      <w:r w:rsidRPr="000655A9">
        <w:t>vol. 273, pp. 17491-17497, July 10, 1998 1998.</w:t>
      </w:r>
    </w:p>
    <w:p w:rsidR="000655A9" w:rsidRPr="000655A9" w:rsidRDefault="000655A9" w:rsidP="000655A9">
      <w:pPr>
        <w:pStyle w:val="EndNoteBibliography"/>
        <w:ind w:left="720" w:hanging="720"/>
        <w:rPr>
          <w:sz w:val="18"/>
        </w:rPr>
      </w:pPr>
      <w:r w:rsidRPr="000655A9">
        <w:rPr>
          <w:sz w:val="18"/>
        </w:rPr>
        <w:t>[Rutter, Guy A.</w:t>
      </w:r>
    </w:p>
    <w:p w:rsidR="000655A9" w:rsidRPr="000655A9" w:rsidRDefault="000655A9" w:rsidP="000655A9">
      <w:pPr>
        <w:pStyle w:val="EndNoteBibliography"/>
        <w:spacing w:after="0"/>
        <w:ind w:left="720" w:hanging="720"/>
      </w:pPr>
      <w:r w:rsidRPr="000655A9">
        <w:rPr>
          <w:sz w:val="18"/>
        </w:rPr>
        <w:t>Hill, Elaine V.;2006</w:t>
      </w:r>
      <w:r w:rsidRPr="000655A9">
        <w:rPr>
          <w:rFonts w:ascii="Segoe UI" w:hAnsi="Segoe UI"/>
          <w:sz w:val="18"/>
        </w:rPr>
        <w:t>]</w:t>
      </w:r>
      <w:r w:rsidRPr="000655A9">
        <w:tab/>
        <w:t xml:space="preserve">G. A. Rutter and E. V. Hill, </w:t>
      </w:r>
      <w:r w:rsidRPr="000655A9">
        <w:rPr>
          <w:i/>
        </w:rPr>
        <w:t>Insulin Vesicle Release: Walk, Kiss, Pause … Then Run</w:t>
      </w:r>
      <w:r w:rsidRPr="000655A9">
        <w:t xml:space="preserve"> vol. 21, 2006.</w:t>
      </w:r>
    </w:p>
    <w:p w:rsidR="000655A9" w:rsidRPr="000655A9" w:rsidRDefault="000655A9" w:rsidP="000655A9">
      <w:pPr>
        <w:pStyle w:val="EndNoteBibliography"/>
        <w:ind w:left="720" w:hanging="720"/>
        <w:rPr>
          <w:sz w:val="18"/>
        </w:rPr>
      </w:pPr>
      <w:r w:rsidRPr="000655A9">
        <w:rPr>
          <w:sz w:val="18"/>
        </w:rPr>
        <w:t>[Sagawa, Kiichi</w:t>
      </w:r>
    </w:p>
    <w:p w:rsidR="000655A9" w:rsidRPr="000655A9" w:rsidRDefault="000655A9" w:rsidP="000655A9">
      <w:pPr>
        <w:pStyle w:val="EndNoteBibliography"/>
        <w:ind w:left="720" w:hanging="720"/>
        <w:rPr>
          <w:sz w:val="18"/>
        </w:rPr>
      </w:pPr>
      <w:r w:rsidRPr="000655A9">
        <w:rPr>
          <w:sz w:val="18"/>
        </w:rPr>
        <w:t>Maughan, Lowell</w:t>
      </w:r>
    </w:p>
    <w:p w:rsidR="000655A9" w:rsidRPr="000655A9" w:rsidRDefault="000655A9" w:rsidP="000655A9">
      <w:pPr>
        <w:pStyle w:val="EndNoteBibliography"/>
        <w:ind w:left="720" w:hanging="720"/>
        <w:rPr>
          <w:sz w:val="18"/>
        </w:rPr>
      </w:pPr>
      <w:r w:rsidRPr="000655A9">
        <w:rPr>
          <w:sz w:val="18"/>
        </w:rPr>
        <w:t>Suga, Hiroyuki</w:t>
      </w:r>
    </w:p>
    <w:p w:rsidR="000655A9" w:rsidRPr="000655A9" w:rsidRDefault="000655A9" w:rsidP="000655A9">
      <w:pPr>
        <w:pStyle w:val="EndNoteBibliography"/>
        <w:spacing w:after="0"/>
        <w:ind w:left="720" w:hanging="720"/>
      </w:pPr>
      <w:r w:rsidRPr="000655A9">
        <w:rPr>
          <w:sz w:val="18"/>
        </w:rPr>
        <w:t>Sunagawa, Kenji;1988</w:t>
      </w:r>
      <w:r w:rsidRPr="000655A9">
        <w:rPr>
          <w:rFonts w:ascii="Segoe UI" w:hAnsi="Segoe UI"/>
          <w:sz w:val="18"/>
        </w:rPr>
        <w:t>]</w:t>
      </w:r>
      <w:r w:rsidRPr="000655A9">
        <w:tab/>
        <w:t xml:space="preserve">K. Sagawa, L. Maughan, H. Suga, and K. Sunagawa, </w:t>
      </w:r>
      <w:r w:rsidRPr="000655A9">
        <w:rPr>
          <w:i/>
        </w:rPr>
        <w:t>Cardiac contraction and the pressure-volume relationship</w:t>
      </w:r>
      <w:r w:rsidRPr="000655A9">
        <w:t xml:space="preserve"> vol. 480: Oxford University Press New York, 1988.</w:t>
      </w:r>
    </w:p>
    <w:p w:rsidR="000655A9" w:rsidRPr="000655A9" w:rsidRDefault="000655A9" w:rsidP="000655A9">
      <w:pPr>
        <w:pStyle w:val="EndNoteBibliography"/>
        <w:ind w:left="720" w:hanging="720"/>
        <w:rPr>
          <w:sz w:val="18"/>
        </w:rPr>
      </w:pPr>
      <w:r w:rsidRPr="000655A9">
        <w:rPr>
          <w:sz w:val="18"/>
        </w:rPr>
        <w:t>[SEALEY, JEAN E</w:t>
      </w:r>
    </w:p>
    <w:p w:rsidR="000655A9" w:rsidRPr="000655A9" w:rsidRDefault="000655A9" w:rsidP="000655A9">
      <w:pPr>
        <w:pStyle w:val="EndNoteBibliography"/>
        <w:ind w:left="720" w:hanging="720"/>
        <w:rPr>
          <w:sz w:val="18"/>
        </w:rPr>
      </w:pPr>
      <w:r w:rsidRPr="000655A9">
        <w:rPr>
          <w:sz w:val="18"/>
        </w:rPr>
        <w:t>ATLAS, STEVEN A</w:t>
      </w:r>
    </w:p>
    <w:p w:rsidR="000655A9" w:rsidRPr="000655A9" w:rsidRDefault="000655A9" w:rsidP="000655A9">
      <w:pPr>
        <w:pStyle w:val="EndNoteBibliography"/>
        <w:spacing w:after="0"/>
        <w:ind w:left="720" w:hanging="720"/>
      </w:pPr>
      <w:r w:rsidRPr="000655A9">
        <w:rPr>
          <w:sz w:val="18"/>
        </w:rPr>
        <w:t>LARAGH, JOHN H;1980</w:t>
      </w:r>
      <w:r w:rsidRPr="000655A9">
        <w:rPr>
          <w:rFonts w:ascii="Segoe UI" w:hAnsi="Segoe UI"/>
          <w:sz w:val="18"/>
        </w:rPr>
        <w:t>]</w:t>
      </w:r>
      <w:r w:rsidRPr="000655A9">
        <w:tab/>
        <w:t xml:space="preserve">J. E. SEALEY, S. A. ATLAS, and J. H. LARAGH, "Prorenin and Other Large Molecular Weight Forms of Renin*," </w:t>
      </w:r>
      <w:r w:rsidRPr="000655A9">
        <w:rPr>
          <w:i/>
        </w:rPr>
        <w:t xml:space="preserve">Endocrine Reviews, </w:t>
      </w:r>
      <w:r w:rsidRPr="000655A9">
        <w:t>vol. 1, pp. 365-391, 1980.</w:t>
      </w:r>
    </w:p>
    <w:p w:rsidR="000655A9" w:rsidRPr="000655A9" w:rsidRDefault="000655A9" w:rsidP="000655A9">
      <w:pPr>
        <w:pStyle w:val="EndNoteBibliography"/>
        <w:spacing w:after="0"/>
        <w:ind w:left="720" w:hanging="720"/>
      </w:pPr>
      <w:r w:rsidRPr="000655A9">
        <w:rPr>
          <w:sz w:val="18"/>
        </w:rPr>
        <w:t>[Share, Leonard;1996</w:t>
      </w:r>
      <w:r w:rsidRPr="000655A9">
        <w:rPr>
          <w:rFonts w:ascii="Segoe UI" w:hAnsi="Segoe UI"/>
          <w:sz w:val="18"/>
        </w:rPr>
        <w:t>]</w:t>
      </w:r>
      <w:r w:rsidRPr="000655A9">
        <w:tab/>
        <w:t xml:space="preserve">L. Share, "Control of vasopressin release: an old but continuing story," </w:t>
      </w:r>
      <w:r w:rsidRPr="000655A9">
        <w:rPr>
          <w:i/>
        </w:rPr>
        <w:t xml:space="preserve">News in physiological sciences, </w:t>
      </w:r>
      <w:r w:rsidRPr="000655A9">
        <w:t>vol. 11, pp. 7-12, 1996.</w:t>
      </w:r>
    </w:p>
    <w:p w:rsidR="000655A9" w:rsidRPr="000655A9" w:rsidRDefault="000655A9" w:rsidP="000655A9">
      <w:pPr>
        <w:pStyle w:val="EndNoteBibliography"/>
        <w:ind w:left="720" w:hanging="720"/>
        <w:rPr>
          <w:sz w:val="18"/>
        </w:rPr>
      </w:pPr>
      <w:r w:rsidRPr="000655A9">
        <w:rPr>
          <w:sz w:val="18"/>
        </w:rPr>
        <w:t>[Schrier, ROBERT W</w:t>
      </w:r>
    </w:p>
    <w:p w:rsidR="000655A9" w:rsidRPr="000655A9" w:rsidRDefault="000655A9" w:rsidP="000655A9">
      <w:pPr>
        <w:pStyle w:val="EndNoteBibliography"/>
        <w:ind w:left="720" w:hanging="720"/>
        <w:rPr>
          <w:sz w:val="18"/>
        </w:rPr>
      </w:pPr>
      <w:r w:rsidRPr="000655A9">
        <w:rPr>
          <w:sz w:val="18"/>
        </w:rPr>
        <w:lastRenderedPageBreak/>
        <w:t>McDonald, KEITH M</w:t>
      </w:r>
    </w:p>
    <w:p w:rsidR="000655A9" w:rsidRPr="000655A9" w:rsidRDefault="000655A9" w:rsidP="000655A9">
      <w:pPr>
        <w:pStyle w:val="EndNoteBibliography"/>
        <w:ind w:left="720" w:hanging="720"/>
        <w:rPr>
          <w:sz w:val="18"/>
        </w:rPr>
      </w:pPr>
      <w:r w:rsidRPr="000655A9">
        <w:rPr>
          <w:sz w:val="18"/>
        </w:rPr>
        <w:t>Wells, RE</w:t>
      </w:r>
    </w:p>
    <w:p w:rsidR="000655A9" w:rsidRPr="000655A9" w:rsidRDefault="000655A9" w:rsidP="000655A9">
      <w:pPr>
        <w:pStyle w:val="EndNoteBibliography"/>
        <w:spacing w:after="0"/>
        <w:ind w:left="720" w:hanging="720"/>
      </w:pPr>
      <w:r w:rsidRPr="000655A9">
        <w:rPr>
          <w:sz w:val="18"/>
        </w:rPr>
        <w:t>Lauler, DAVID P;1970</w:t>
      </w:r>
      <w:r w:rsidRPr="000655A9">
        <w:rPr>
          <w:rFonts w:ascii="Segoe UI" w:hAnsi="Segoe UI"/>
          <w:sz w:val="18"/>
        </w:rPr>
        <w:t>]</w:t>
      </w:r>
      <w:r w:rsidRPr="000655A9">
        <w:tab/>
        <w:t xml:space="preserve">R. W. Schrier, K. M. McDonald, R. Wells, and D. P. Lauler, "Influence of hematocrit and colloid on whole blood viscosity during volume expansion," </w:t>
      </w:r>
      <w:r w:rsidRPr="000655A9">
        <w:rPr>
          <w:i/>
        </w:rPr>
        <w:t xml:space="preserve">Am. J. Physiol, </w:t>
      </w:r>
      <w:r w:rsidRPr="000655A9">
        <w:t>vol. 218, p. 77, 1970.</w:t>
      </w:r>
    </w:p>
    <w:p w:rsidR="000655A9" w:rsidRPr="000655A9" w:rsidRDefault="000655A9" w:rsidP="000655A9">
      <w:pPr>
        <w:pStyle w:val="EndNoteBibliography"/>
        <w:ind w:left="720" w:hanging="720"/>
        <w:rPr>
          <w:sz w:val="18"/>
        </w:rPr>
      </w:pPr>
      <w:r w:rsidRPr="000655A9">
        <w:rPr>
          <w:sz w:val="18"/>
        </w:rPr>
        <w:t>[Siesjö, B. K.</w:t>
      </w:r>
    </w:p>
    <w:p w:rsidR="000655A9" w:rsidRPr="000655A9" w:rsidRDefault="000655A9" w:rsidP="000655A9">
      <w:pPr>
        <w:pStyle w:val="EndNoteBibliography"/>
        <w:spacing w:after="0"/>
        <w:ind w:left="720" w:hanging="720"/>
      </w:pPr>
      <w:r w:rsidRPr="000655A9">
        <w:rPr>
          <w:sz w:val="18"/>
        </w:rPr>
        <w:t>Nilsson, L.;1971</w:t>
      </w:r>
      <w:r w:rsidRPr="000655A9">
        <w:rPr>
          <w:rFonts w:ascii="Segoe UI" w:hAnsi="Segoe UI"/>
          <w:sz w:val="18"/>
        </w:rPr>
        <w:t>]</w:t>
      </w:r>
      <w:r w:rsidRPr="000655A9">
        <w:tab/>
        <w:t xml:space="preserve">B. K. Siesjö and L. Nilsson, "The Influence of Arterial Hypoxemia upon Labile Phosphates and upon Extracellular and Intracellular Lactate and Pyruvate Concentrations in the Rat Brain," </w:t>
      </w:r>
      <w:r w:rsidRPr="000655A9">
        <w:rPr>
          <w:i/>
        </w:rPr>
        <w:t xml:space="preserve">Scandinavian Journal of Clinical &amp; Laboratory Investigation, </w:t>
      </w:r>
      <w:r w:rsidRPr="000655A9">
        <w:t>vol. 27, pp. 83-96, 1971.</w:t>
      </w:r>
    </w:p>
    <w:p w:rsidR="000655A9" w:rsidRPr="000655A9" w:rsidRDefault="000655A9" w:rsidP="000655A9">
      <w:pPr>
        <w:pStyle w:val="EndNoteBibliography"/>
        <w:ind w:left="720" w:hanging="720"/>
        <w:rPr>
          <w:sz w:val="18"/>
        </w:rPr>
      </w:pPr>
      <w:r w:rsidRPr="000655A9">
        <w:rPr>
          <w:sz w:val="18"/>
        </w:rPr>
        <w:t>[Simon, D</w:t>
      </w:r>
    </w:p>
    <w:p w:rsidR="000655A9" w:rsidRPr="000655A9" w:rsidRDefault="000655A9" w:rsidP="000655A9">
      <w:pPr>
        <w:pStyle w:val="EndNoteBibliography"/>
        <w:ind w:left="720" w:hanging="720"/>
        <w:rPr>
          <w:sz w:val="18"/>
        </w:rPr>
      </w:pPr>
      <w:r w:rsidRPr="000655A9">
        <w:rPr>
          <w:sz w:val="18"/>
        </w:rPr>
        <w:t>Hartmann, DJ</w:t>
      </w:r>
    </w:p>
    <w:p w:rsidR="000655A9" w:rsidRPr="000655A9" w:rsidRDefault="000655A9" w:rsidP="000655A9">
      <w:pPr>
        <w:pStyle w:val="EndNoteBibliography"/>
        <w:ind w:left="720" w:hanging="720"/>
        <w:rPr>
          <w:sz w:val="18"/>
        </w:rPr>
      </w:pPr>
      <w:r w:rsidRPr="000655A9">
        <w:rPr>
          <w:sz w:val="18"/>
        </w:rPr>
        <w:t>Badouaille, G</w:t>
      </w:r>
    </w:p>
    <w:p w:rsidR="000655A9" w:rsidRPr="000655A9" w:rsidRDefault="000655A9" w:rsidP="000655A9">
      <w:pPr>
        <w:pStyle w:val="EndNoteBibliography"/>
        <w:ind w:left="720" w:hanging="720"/>
        <w:rPr>
          <w:sz w:val="18"/>
        </w:rPr>
      </w:pPr>
      <w:r w:rsidRPr="000655A9">
        <w:rPr>
          <w:sz w:val="18"/>
        </w:rPr>
        <w:t>Caillot, G</w:t>
      </w:r>
    </w:p>
    <w:p w:rsidR="000655A9" w:rsidRPr="000655A9" w:rsidRDefault="000655A9" w:rsidP="000655A9">
      <w:pPr>
        <w:pStyle w:val="EndNoteBibliography"/>
        <w:ind w:left="720" w:hanging="720"/>
        <w:rPr>
          <w:sz w:val="18"/>
        </w:rPr>
      </w:pPr>
      <w:r w:rsidRPr="000655A9">
        <w:rPr>
          <w:sz w:val="18"/>
        </w:rPr>
        <w:t>Guyenne, TT</w:t>
      </w:r>
    </w:p>
    <w:p w:rsidR="000655A9" w:rsidRPr="000655A9" w:rsidRDefault="000655A9" w:rsidP="000655A9">
      <w:pPr>
        <w:pStyle w:val="EndNoteBibliography"/>
        <w:ind w:left="720" w:hanging="720"/>
        <w:rPr>
          <w:sz w:val="18"/>
        </w:rPr>
      </w:pPr>
      <w:r w:rsidRPr="000655A9">
        <w:rPr>
          <w:sz w:val="18"/>
        </w:rPr>
        <w:t>Corvol, P</w:t>
      </w:r>
    </w:p>
    <w:p w:rsidR="000655A9" w:rsidRPr="000655A9" w:rsidRDefault="000655A9" w:rsidP="000655A9">
      <w:pPr>
        <w:pStyle w:val="EndNoteBibliography"/>
        <w:ind w:left="720" w:hanging="720"/>
        <w:rPr>
          <w:sz w:val="18"/>
        </w:rPr>
      </w:pPr>
      <w:r w:rsidRPr="000655A9">
        <w:rPr>
          <w:sz w:val="18"/>
        </w:rPr>
        <w:t>Pau, B</w:t>
      </w:r>
    </w:p>
    <w:p w:rsidR="000655A9" w:rsidRPr="000655A9" w:rsidRDefault="000655A9" w:rsidP="000655A9">
      <w:pPr>
        <w:pStyle w:val="EndNoteBibliography"/>
        <w:spacing w:after="0"/>
        <w:ind w:left="720" w:hanging="720"/>
      </w:pPr>
      <w:r w:rsidRPr="000655A9">
        <w:rPr>
          <w:sz w:val="18"/>
        </w:rPr>
        <w:t>Marchand, J;1992</w:t>
      </w:r>
      <w:r w:rsidRPr="000655A9">
        <w:rPr>
          <w:rFonts w:ascii="Segoe UI" w:hAnsi="Segoe UI"/>
          <w:sz w:val="18"/>
        </w:rPr>
        <w:t>]</w:t>
      </w:r>
      <w:r w:rsidRPr="000655A9">
        <w:tab/>
        <w:t>D. Simon, D. Hartmann, G. Badouaille, G. Caillot, T. Guyenne, P. Corvol</w:t>
      </w:r>
      <w:r w:rsidRPr="000655A9">
        <w:rPr>
          <w:i/>
        </w:rPr>
        <w:t>, et al.</w:t>
      </w:r>
      <w:r w:rsidRPr="000655A9">
        <w:t xml:space="preserve">, "Two-site direct immunoassay specific for active renin," </w:t>
      </w:r>
      <w:r w:rsidRPr="000655A9">
        <w:rPr>
          <w:i/>
        </w:rPr>
        <w:t xml:space="preserve">Clinical chemistry, </w:t>
      </w:r>
      <w:r w:rsidRPr="000655A9">
        <w:t>vol. 38, pp. 1959-1962, 1992.</w:t>
      </w:r>
    </w:p>
    <w:p w:rsidR="000655A9" w:rsidRPr="000655A9" w:rsidRDefault="000655A9" w:rsidP="000655A9">
      <w:pPr>
        <w:pStyle w:val="EndNoteBibliography"/>
        <w:ind w:left="720" w:hanging="720"/>
        <w:rPr>
          <w:sz w:val="18"/>
        </w:rPr>
      </w:pPr>
      <w:r w:rsidRPr="000655A9">
        <w:rPr>
          <w:sz w:val="18"/>
        </w:rPr>
        <w:t>[Stone, HO</w:t>
      </w:r>
    </w:p>
    <w:p w:rsidR="000655A9" w:rsidRPr="000655A9" w:rsidRDefault="000655A9" w:rsidP="000655A9">
      <w:pPr>
        <w:pStyle w:val="EndNoteBibliography"/>
        <w:ind w:left="720" w:hanging="720"/>
        <w:rPr>
          <w:sz w:val="18"/>
        </w:rPr>
      </w:pPr>
      <w:r w:rsidRPr="000655A9">
        <w:rPr>
          <w:sz w:val="18"/>
        </w:rPr>
        <w:t>Thompson HK,</w:t>
      </w:r>
    </w:p>
    <w:p w:rsidR="000655A9" w:rsidRPr="000655A9" w:rsidRDefault="000655A9" w:rsidP="000655A9">
      <w:pPr>
        <w:pStyle w:val="EndNoteBibliography"/>
        <w:spacing w:after="0"/>
        <w:ind w:left="720" w:hanging="720"/>
      </w:pPr>
      <w:r w:rsidRPr="000655A9">
        <w:rPr>
          <w:sz w:val="18"/>
        </w:rPr>
        <w:t>Schmidt-Nielsen, K;1968</w:t>
      </w:r>
      <w:r w:rsidRPr="000655A9">
        <w:rPr>
          <w:rFonts w:ascii="Segoe UI" w:hAnsi="Segoe UI"/>
          <w:sz w:val="18"/>
        </w:rPr>
        <w:t>]</w:t>
      </w:r>
      <w:r w:rsidRPr="000655A9">
        <w:tab/>
        <w:t xml:space="preserve">H. Stone, Thompson HK, and K. Schmidt-Nielsen, </w:t>
      </w:r>
      <w:r w:rsidRPr="000655A9">
        <w:rPr>
          <w:i/>
        </w:rPr>
        <w:t>Influence of erythrocytes on blood viscosity</w:t>
      </w:r>
      <w:r w:rsidRPr="000655A9">
        <w:t xml:space="preserve"> vol. 214, 1968.</w:t>
      </w:r>
    </w:p>
    <w:p w:rsidR="000655A9" w:rsidRPr="000655A9" w:rsidRDefault="000655A9" w:rsidP="000655A9">
      <w:pPr>
        <w:pStyle w:val="EndNoteBibliography"/>
        <w:ind w:left="720" w:hanging="720"/>
        <w:rPr>
          <w:sz w:val="18"/>
        </w:rPr>
      </w:pPr>
      <w:r w:rsidRPr="000655A9">
        <w:rPr>
          <w:sz w:val="18"/>
        </w:rPr>
        <w:t>[SUGA, HIROYUKI</w:t>
      </w:r>
    </w:p>
    <w:p w:rsidR="000655A9" w:rsidRPr="000655A9" w:rsidRDefault="000655A9" w:rsidP="000655A9">
      <w:pPr>
        <w:pStyle w:val="EndNoteBibliography"/>
        <w:spacing w:after="0"/>
        <w:ind w:left="720" w:hanging="720"/>
      </w:pPr>
      <w:r w:rsidRPr="000655A9">
        <w:rPr>
          <w:sz w:val="18"/>
        </w:rPr>
        <w:t>SAGAWA, KIICHI;1974</w:t>
      </w:r>
      <w:r w:rsidRPr="000655A9">
        <w:rPr>
          <w:rFonts w:ascii="Segoe UI" w:hAnsi="Segoe UI"/>
          <w:sz w:val="18"/>
        </w:rPr>
        <w:t>]</w:t>
      </w:r>
      <w:r w:rsidRPr="000655A9">
        <w:tab/>
        <w:t xml:space="preserve">H. SUGA and K. SAGAWA, "Instantaneous Pressure-Volume Relationships and Their Ratio in the Excised, Supported Canine Left Ventricle," </w:t>
      </w:r>
      <w:r w:rsidRPr="000655A9">
        <w:rPr>
          <w:i/>
        </w:rPr>
        <w:t xml:space="preserve">Circulation Research, </w:t>
      </w:r>
      <w:r w:rsidRPr="000655A9">
        <w:t>vol. 35, pp. 117-126, July 1, 1974 1974.</w:t>
      </w:r>
    </w:p>
    <w:p w:rsidR="000655A9" w:rsidRPr="000655A9" w:rsidRDefault="000655A9" w:rsidP="000655A9">
      <w:pPr>
        <w:pStyle w:val="EndNoteBibliography"/>
        <w:ind w:left="720" w:hanging="720"/>
        <w:rPr>
          <w:sz w:val="18"/>
        </w:rPr>
      </w:pPr>
      <w:r w:rsidRPr="000655A9">
        <w:rPr>
          <w:sz w:val="18"/>
        </w:rPr>
        <w:t>[SUGA, HIROYUKl</w:t>
      </w:r>
    </w:p>
    <w:p w:rsidR="000655A9" w:rsidRPr="000655A9" w:rsidRDefault="000655A9" w:rsidP="000655A9">
      <w:pPr>
        <w:pStyle w:val="EndNoteBibliography"/>
        <w:ind w:left="720" w:hanging="720"/>
        <w:rPr>
          <w:sz w:val="18"/>
        </w:rPr>
      </w:pPr>
      <w:r w:rsidRPr="000655A9">
        <w:rPr>
          <w:sz w:val="18"/>
        </w:rPr>
        <w:t>SAGAWA, KIICHI</w:t>
      </w:r>
    </w:p>
    <w:p w:rsidR="000655A9" w:rsidRPr="000655A9" w:rsidRDefault="000655A9" w:rsidP="000655A9">
      <w:pPr>
        <w:pStyle w:val="EndNoteBibliography"/>
        <w:spacing w:after="0"/>
        <w:ind w:left="720" w:hanging="720"/>
      </w:pPr>
      <w:r w:rsidRPr="000655A9">
        <w:rPr>
          <w:sz w:val="18"/>
        </w:rPr>
        <w:t>KOSTIUK, DAVID P.;1976</w:t>
      </w:r>
      <w:r w:rsidRPr="000655A9">
        <w:rPr>
          <w:rFonts w:ascii="Segoe UI" w:hAnsi="Segoe UI"/>
          <w:sz w:val="18"/>
        </w:rPr>
        <w:t>]</w:t>
      </w:r>
      <w:r w:rsidRPr="000655A9">
        <w:tab/>
        <w:t xml:space="preserve">H. SUGA, K. SAGAWA, and D. P. KOSTIUK, "Controls of ventricular contractility assessed by pressure-volume ratio, Emax," </w:t>
      </w:r>
      <w:r w:rsidRPr="000655A9">
        <w:rPr>
          <w:i/>
        </w:rPr>
        <w:t xml:space="preserve">Cardiovascular Research, </w:t>
      </w:r>
      <w:r w:rsidRPr="000655A9">
        <w:t>vol. 10, pp. 582-592, September 1, 1976 1976.</w:t>
      </w:r>
    </w:p>
    <w:p w:rsidR="000655A9" w:rsidRPr="000655A9" w:rsidRDefault="000655A9" w:rsidP="000655A9">
      <w:pPr>
        <w:pStyle w:val="EndNoteBibliography"/>
        <w:ind w:left="720" w:hanging="720"/>
        <w:rPr>
          <w:sz w:val="18"/>
        </w:rPr>
      </w:pPr>
      <w:r w:rsidRPr="000655A9">
        <w:rPr>
          <w:sz w:val="18"/>
        </w:rPr>
        <w:t>[Sugimoto, T</w:t>
      </w:r>
    </w:p>
    <w:p w:rsidR="000655A9" w:rsidRPr="000655A9" w:rsidRDefault="000655A9" w:rsidP="000655A9">
      <w:pPr>
        <w:pStyle w:val="EndNoteBibliography"/>
        <w:ind w:left="720" w:hanging="720"/>
        <w:rPr>
          <w:sz w:val="18"/>
        </w:rPr>
      </w:pPr>
      <w:r w:rsidRPr="000655A9">
        <w:rPr>
          <w:sz w:val="18"/>
        </w:rPr>
        <w:t>Sagawa, K</w:t>
      </w:r>
    </w:p>
    <w:p w:rsidR="000655A9" w:rsidRPr="000655A9" w:rsidRDefault="000655A9" w:rsidP="000655A9">
      <w:pPr>
        <w:pStyle w:val="EndNoteBibliography"/>
        <w:spacing w:after="0"/>
        <w:ind w:left="720" w:hanging="720"/>
      </w:pPr>
      <w:r w:rsidRPr="000655A9">
        <w:rPr>
          <w:sz w:val="18"/>
        </w:rPr>
        <w:t>Guyton, AC;1966</w:t>
      </w:r>
      <w:r w:rsidRPr="000655A9">
        <w:rPr>
          <w:rFonts w:ascii="Segoe UI" w:hAnsi="Segoe UI"/>
          <w:sz w:val="18"/>
        </w:rPr>
        <w:t>]</w:t>
      </w:r>
      <w:r w:rsidRPr="000655A9">
        <w:tab/>
        <w:t xml:space="preserve">T. Sugimoto, K. Sagawa, and A. Guyton, </w:t>
      </w:r>
      <w:r w:rsidRPr="000655A9">
        <w:rPr>
          <w:i/>
        </w:rPr>
        <w:t>Effect of tachycardia on cardiac output during normal and increased venous return</w:t>
      </w:r>
      <w:r w:rsidRPr="000655A9">
        <w:t xml:space="preserve"> vol. 211, 1966.</w:t>
      </w:r>
    </w:p>
    <w:p w:rsidR="000655A9" w:rsidRPr="000655A9" w:rsidRDefault="000655A9" w:rsidP="000655A9">
      <w:pPr>
        <w:pStyle w:val="EndNoteBibliography"/>
        <w:ind w:left="720" w:hanging="720"/>
        <w:rPr>
          <w:sz w:val="18"/>
        </w:rPr>
      </w:pPr>
      <w:r w:rsidRPr="000655A9">
        <w:rPr>
          <w:sz w:val="18"/>
        </w:rPr>
        <w:t>[Summers, R. L.</w:t>
      </w:r>
    </w:p>
    <w:p w:rsidR="000655A9" w:rsidRPr="000655A9" w:rsidRDefault="000655A9" w:rsidP="000655A9">
      <w:pPr>
        <w:pStyle w:val="EndNoteBibliography"/>
        <w:ind w:left="720" w:hanging="720"/>
        <w:rPr>
          <w:sz w:val="18"/>
        </w:rPr>
      </w:pPr>
      <w:r w:rsidRPr="000655A9">
        <w:rPr>
          <w:sz w:val="18"/>
        </w:rPr>
        <w:t>Montani, J. P.</w:t>
      </w:r>
    </w:p>
    <w:p w:rsidR="000655A9" w:rsidRPr="000655A9" w:rsidRDefault="000655A9" w:rsidP="000655A9">
      <w:pPr>
        <w:pStyle w:val="EndNoteBibliography"/>
        <w:ind w:left="720" w:hanging="720"/>
        <w:rPr>
          <w:sz w:val="18"/>
        </w:rPr>
      </w:pPr>
      <w:r w:rsidRPr="000655A9">
        <w:rPr>
          <w:sz w:val="18"/>
        </w:rPr>
        <w:t>Woodward, L. H.</w:t>
      </w:r>
    </w:p>
    <w:p w:rsidR="000655A9" w:rsidRPr="000655A9" w:rsidRDefault="000655A9" w:rsidP="000655A9">
      <w:pPr>
        <w:pStyle w:val="EndNoteBibliography"/>
        <w:ind w:left="720" w:hanging="720"/>
        <w:rPr>
          <w:sz w:val="18"/>
        </w:rPr>
      </w:pPr>
      <w:r w:rsidRPr="000655A9">
        <w:rPr>
          <w:sz w:val="18"/>
        </w:rPr>
        <w:lastRenderedPageBreak/>
        <w:t>Coleman, T. G.</w:t>
      </w:r>
    </w:p>
    <w:p w:rsidR="000655A9" w:rsidRPr="000655A9" w:rsidRDefault="000655A9" w:rsidP="000655A9">
      <w:pPr>
        <w:pStyle w:val="EndNoteBibliography"/>
        <w:spacing w:after="0"/>
        <w:ind w:left="720" w:hanging="720"/>
      </w:pPr>
      <w:r w:rsidRPr="000655A9">
        <w:rPr>
          <w:sz w:val="18"/>
        </w:rPr>
        <w:t>Hall, J. E.;1997</w:t>
      </w:r>
      <w:r w:rsidRPr="000655A9">
        <w:rPr>
          <w:rFonts w:ascii="Segoe UI" w:hAnsi="Segoe UI"/>
          <w:sz w:val="18"/>
        </w:rPr>
        <w:t>]</w:t>
      </w:r>
      <w:r w:rsidRPr="000655A9">
        <w:tab/>
        <w:t xml:space="preserve">R. L. Summers, J. P. Montani, L. H. Woodward, T. G. Coleman, and J. E. Hall, "Theoretical analysis of the mechanisms of chronic hyperinsulinemia," </w:t>
      </w:r>
      <w:r w:rsidRPr="000655A9">
        <w:rPr>
          <w:i/>
        </w:rPr>
        <w:t xml:space="preserve">Computers in Biology and Medicine, </w:t>
      </w:r>
      <w:r w:rsidRPr="000655A9">
        <w:t>vol. 27, pp. 249-256, 5// 1997.</w:t>
      </w:r>
    </w:p>
    <w:p w:rsidR="000655A9" w:rsidRPr="000655A9" w:rsidRDefault="000655A9" w:rsidP="000655A9">
      <w:pPr>
        <w:pStyle w:val="EndNoteBibliography"/>
        <w:ind w:left="720" w:hanging="720"/>
        <w:rPr>
          <w:sz w:val="18"/>
        </w:rPr>
      </w:pPr>
      <w:r w:rsidRPr="000655A9">
        <w:rPr>
          <w:sz w:val="18"/>
        </w:rPr>
        <w:t>[SURKS, MARTIN I.</w:t>
      </w:r>
    </w:p>
    <w:p w:rsidR="000655A9" w:rsidRPr="000655A9" w:rsidRDefault="000655A9" w:rsidP="000655A9">
      <w:pPr>
        <w:pStyle w:val="EndNoteBibliography"/>
        <w:spacing w:after="0"/>
        <w:ind w:left="720" w:hanging="720"/>
      </w:pPr>
      <w:r w:rsidRPr="000655A9">
        <w:rPr>
          <w:sz w:val="18"/>
        </w:rPr>
        <w:t>OPPENHEIMER, JACK H.;1976</w:t>
      </w:r>
      <w:r w:rsidRPr="000655A9">
        <w:rPr>
          <w:rFonts w:ascii="Segoe UI" w:hAnsi="Segoe UI"/>
          <w:sz w:val="18"/>
        </w:rPr>
        <w:t>]</w:t>
      </w:r>
      <w:r w:rsidRPr="000655A9">
        <w:tab/>
        <w:t xml:space="preserve">M. I. SURKS and J. H. OPPENHEIMER, "Incomplete Suppression of Thyrotropin Secretion after Single Injection of Large L-Triiodothyronine Doses into Hypothyroid Rats," </w:t>
      </w:r>
      <w:r w:rsidRPr="000655A9">
        <w:rPr>
          <w:i/>
        </w:rPr>
        <w:t xml:space="preserve">Endocrinology, </w:t>
      </w:r>
      <w:r w:rsidRPr="000655A9">
        <w:t>vol. 99, pp. 1432-1441, 1976.</w:t>
      </w:r>
    </w:p>
    <w:p w:rsidR="000655A9" w:rsidRPr="000655A9" w:rsidRDefault="000655A9" w:rsidP="000655A9">
      <w:pPr>
        <w:pStyle w:val="EndNoteBibliography"/>
        <w:ind w:left="720" w:hanging="720"/>
        <w:rPr>
          <w:sz w:val="18"/>
        </w:rPr>
      </w:pPr>
      <w:r w:rsidRPr="000655A9">
        <w:rPr>
          <w:sz w:val="18"/>
        </w:rPr>
        <w:t>[SURKS, MARTIN I.</w:t>
      </w:r>
    </w:p>
    <w:p w:rsidR="000655A9" w:rsidRPr="000655A9" w:rsidRDefault="000655A9" w:rsidP="000655A9">
      <w:pPr>
        <w:pStyle w:val="EndNoteBibliography"/>
        <w:spacing w:after="0"/>
        <w:ind w:left="720" w:hanging="720"/>
      </w:pPr>
      <w:r w:rsidRPr="000655A9">
        <w:rPr>
          <w:sz w:val="18"/>
        </w:rPr>
        <w:t>LIFSCHITZ, BARRY M.;1977</w:t>
      </w:r>
      <w:r w:rsidRPr="000655A9">
        <w:rPr>
          <w:rFonts w:ascii="Segoe UI" w:hAnsi="Segoe UI"/>
          <w:sz w:val="18"/>
        </w:rPr>
        <w:t>]</w:t>
      </w:r>
      <w:r w:rsidRPr="000655A9">
        <w:tab/>
        <w:t xml:space="preserve">M. I. SURKS and B. M. LIFSCHITZ, "Biphasic Thyrotropin Suppression in Euthyroid and Hypothyroid Rats," </w:t>
      </w:r>
      <w:r w:rsidRPr="000655A9">
        <w:rPr>
          <w:i/>
        </w:rPr>
        <w:t xml:space="preserve">Endocrinology, </w:t>
      </w:r>
      <w:r w:rsidRPr="000655A9">
        <w:t>vol. 101, pp. 769-775, 1977.</w:t>
      </w:r>
    </w:p>
    <w:p w:rsidR="000655A9" w:rsidRPr="000655A9" w:rsidRDefault="000655A9" w:rsidP="000655A9">
      <w:pPr>
        <w:pStyle w:val="EndNoteBibliography"/>
        <w:ind w:left="720" w:hanging="720"/>
        <w:rPr>
          <w:sz w:val="18"/>
        </w:rPr>
      </w:pPr>
      <w:r w:rsidRPr="000655A9">
        <w:rPr>
          <w:sz w:val="18"/>
        </w:rPr>
        <w:t>[Takeshita, A.</w:t>
      </w:r>
    </w:p>
    <w:p w:rsidR="000655A9" w:rsidRPr="000655A9" w:rsidRDefault="000655A9" w:rsidP="000655A9">
      <w:pPr>
        <w:pStyle w:val="EndNoteBibliography"/>
        <w:ind w:left="720" w:hanging="720"/>
        <w:rPr>
          <w:sz w:val="18"/>
        </w:rPr>
      </w:pPr>
      <w:r w:rsidRPr="000655A9">
        <w:rPr>
          <w:sz w:val="18"/>
        </w:rPr>
        <w:t>Mark, A. L.</w:t>
      </w:r>
    </w:p>
    <w:p w:rsidR="000655A9" w:rsidRPr="000655A9" w:rsidRDefault="000655A9" w:rsidP="000655A9">
      <w:pPr>
        <w:pStyle w:val="EndNoteBibliography"/>
        <w:ind w:left="720" w:hanging="720"/>
        <w:rPr>
          <w:sz w:val="18"/>
        </w:rPr>
      </w:pPr>
      <w:r w:rsidRPr="000655A9">
        <w:rPr>
          <w:sz w:val="18"/>
        </w:rPr>
        <w:t>Eckberg, D. L.</w:t>
      </w:r>
    </w:p>
    <w:p w:rsidR="000655A9" w:rsidRPr="000655A9" w:rsidRDefault="000655A9" w:rsidP="000655A9">
      <w:pPr>
        <w:pStyle w:val="EndNoteBibliography"/>
        <w:spacing w:after="0"/>
        <w:ind w:left="720" w:hanging="720"/>
      </w:pPr>
      <w:r w:rsidRPr="000655A9">
        <w:rPr>
          <w:sz w:val="18"/>
        </w:rPr>
        <w:t>Abboud, F. M.;1979</w:t>
      </w:r>
      <w:r w:rsidRPr="000655A9">
        <w:rPr>
          <w:rFonts w:ascii="Segoe UI" w:hAnsi="Segoe UI"/>
          <w:sz w:val="18"/>
        </w:rPr>
        <w:t>]</w:t>
      </w:r>
      <w:r w:rsidRPr="000655A9">
        <w:tab/>
        <w:t xml:space="preserve">A. Takeshita, A. L. Mark, D. L. Eckberg, and F. M. Abboud, </w:t>
      </w:r>
      <w:r w:rsidRPr="000655A9">
        <w:rPr>
          <w:i/>
        </w:rPr>
        <w:t>Effect of central venous pressure on arterial baroreflex control of heart rate</w:t>
      </w:r>
      <w:r w:rsidRPr="000655A9">
        <w:t xml:space="preserve"> vol. 236, 1979.</w:t>
      </w:r>
    </w:p>
    <w:p w:rsidR="000655A9" w:rsidRPr="000655A9" w:rsidRDefault="000655A9" w:rsidP="000655A9">
      <w:pPr>
        <w:pStyle w:val="EndNoteBibliography"/>
        <w:ind w:left="720" w:hanging="720"/>
        <w:rPr>
          <w:sz w:val="18"/>
        </w:rPr>
      </w:pPr>
      <w:r w:rsidRPr="000655A9">
        <w:rPr>
          <w:sz w:val="18"/>
        </w:rPr>
        <w:t>[Thrasher, Terry N</w:t>
      </w:r>
    </w:p>
    <w:p w:rsidR="000655A9" w:rsidRPr="000655A9" w:rsidRDefault="000655A9" w:rsidP="000655A9">
      <w:pPr>
        <w:pStyle w:val="EndNoteBibliography"/>
        <w:ind w:left="720" w:hanging="720"/>
        <w:rPr>
          <w:sz w:val="18"/>
        </w:rPr>
      </w:pPr>
      <w:r w:rsidRPr="000655A9">
        <w:rPr>
          <w:sz w:val="18"/>
        </w:rPr>
        <w:t>Chen, Hong-Gen</w:t>
      </w:r>
    </w:p>
    <w:p w:rsidR="000655A9" w:rsidRPr="000655A9" w:rsidRDefault="000655A9" w:rsidP="000655A9">
      <w:pPr>
        <w:pStyle w:val="EndNoteBibliography"/>
        <w:spacing w:after="0"/>
        <w:ind w:left="720" w:hanging="720"/>
      </w:pPr>
      <w:r w:rsidRPr="000655A9">
        <w:rPr>
          <w:sz w:val="18"/>
        </w:rPr>
        <w:t>Keil, Lanny C;2000</w:t>
      </w:r>
      <w:r w:rsidRPr="000655A9">
        <w:rPr>
          <w:rFonts w:ascii="Segoe UI" w:hAnsi="Segoe UI"/>
          <w:sz w:val="18"/>
        </w:rPr>
        <w:t>]</w:t>
      </w:r>
      <w:r w:rsidRPr="000655A9">
        <w:tab/>
        <w:t xml:space="preserve">T. N. Thrasher, H.-G. Chen, and L. C. Keil, "Arterial baroreceptors control plasma vasopressin responses to graded hypotension in conscious dogs," </w:t>
      </w:r>
      <w:r w:rsidRPr="000655A9">
        <w:rPr>
          <w:i/>
        </w:rPr>
        <w:t xml:space="preserve">American Journal of Physiology-Regulatory, Integrative and Comparative Physiology, </w:t>
      </w:r>
      <w:r w:rsidRPr="000655A9">
        <w:t>vol. 278, pp. R469-R475, 2000.</w:t>
      </w:r>
    </w:p>
    <w:p w:rsidR="000655A9" w:rsidRPr="000655A9" w:rsidRDefault="000655A9" w:rsidP="000655A9">
      <w:pPr>
        <w:pStyle w:val="EndNoteBibliography"/>
        <w:spacing w:after="0"/>
        <w:ind w:left="720" w:hanging="720"/>
      </w:pPr>
      <w:r w:rsidRPr="000655A9">
        <w:rPr>
          <w:sz w:val="18"/>
        </w:rPr>
        <w:t>[Wahren, J.;1970</w:t>
      </w:r>
      <w:r w:rsidRPr="000655A9">
        <w:rPr>
          <w:rFonts w:ascii="Segoe UI" w:hAnsi="Segoe UI"/>
          <w:sz w:val="18"/>
        </w:rPr>
        <w:t>]</w:t>
      </w:r>
      <w:r w:rsidRPr="000655A9">
        <w:tab/>
        <w:t xml:space="preserve">J. Wahren, "Human forearm muscle metabolism during exercise. IV. Glucose uptake at different work intensities," </w:t>
      </w:r>
      <w:r w:rsidRPr="000655A9">
        <w:rPr>
          <w:i/>
        </w:rPr>
        <w:t xml:space="preserve">Scandinavian Journal of Clinical and Laboratory Investigation, </w:t>
      </w:r>
      <w:r w:rsidRPr="000655A9">
        <w:t>vol. 25, pp. 129-135, 1970/03// 1970.</w:t>
      </w:r>
    </w:p>
    <w:p w:rsidR="000655A9" w:rsidRPr="000655A9" w:rsidRDefault="000655A9" w:rsidP="000655A9">
      <w:pPr>
        <w:pStyle w:val="EndNoteBibliography"/>
        <w:ind w:left="720" w:hanging="720"/>
        <w:rPr>
          <w:sz w:val="18"/>
        </w:rPr>
      </w:pPr>
      <w:r w:rsidRPr="000655A9">
        <w:rPr>
          <w:sz w:val="18"/>
        </w:rPr>
        <w:t>[Warner, Homer R.</w:t>
      </w:r>
    </w:p>
    <w:p w:rsidR="000655A9" w:rsidRPr="000655A9" w:rsidRDefault="000655A9" w:rsidP="000655A9">
      <w:pPr>
        <w:pStyle w:val="EndNoteBibliography"/>
        <w:spacing w:after="0"/>
        <w:ind w:left="720" w:hanging="720"/>
      </w:pPr>
      <w:r w:rsidRPr="000655A9">
        <w:rPr>
          <w:sz w:val="18"/>
        </w:rPr>
        <w:t>Cox, Albert;1962</w:t>
      </w:r>
      <w:r w:rsidRPr="000655A9">
        <w:rPr>
          <w:rFonts w:ascii="Segoe UI" w:hAnsi="Segoe UI"/>
          <w:sz w:val="18"/>
        </w:rPr>
        <w:t>]</w:t>
      </w:r>
      <w:r w:rsidRPr="000655A9">
        <w:tab/>
        <w:t xml:space="preserve">H. R. Warner and A. Cox, </w:t>
      </w:r>
      <w:r w:rsidRPr="000655A9">
        <w:rPr>
          <w:i/>
        </w:rPr>
        <w:t>A mathematical model of heart rate control by sympathetic and vagus efferent information</w:t>
      </w:r>
      <w:r w:rsidRPr="000655A9">
        <w:t xml:space="preserve"> vol. 17, 1962.</w:t>
      </w:r>
    </w:p>
    <w:p w:rsidR="000655A9" w:rsidRPr="000655A9" w:rsidRDefault="000655A9" w:rsidP="000655A9">
      <w:pPr>
        <w:pStyle w:val="EndNoteBibliography"/>
        <w:ind w:left="720" w:hanging="720"/>
        <w:rPr>
          <w:sz w:val="18"/>
        </w:rPr>
      </w:pPr>
      <w:r w:rsidRPr="000655A9">
        <w:rPr>
          <w:sz w:val="18"/>
        </w:rPr>
        <w:t>[Whittaker, S. R. F.</w:t>
      </w:r>
    </w:p>
    <w:p w:rsidR="000655A9" w:rsidRPr="000655A9" w:rsidRDefault="000655A9" w:rsidP="000655A9">
      <w:pPr>
        <w:pStyle w:val="EndNoteBibliography"/>
        <w:spacing w:after="0"/>
        <w:ind w:left="720" w:hanging="720"/>
      </w:pPr>
      <w:r w:rsidRPr="000655A9">
        <w:rPr>
          <w:sz w:val="18"/>
        </w:rPr>
        <w:t>Winton, F. R.;1933</w:t>
      </w:r>
      <w:r w:rsidRPr="000655A9">
        <w:rPr>
          <w:rFonts w:ascii="Segoe UI" w:hAnsi="Segoe UI"/>
          <w:sz w:val="18"/>
        </w:rPr>
        <w:t>]</w:t>
      </w:r>
      <w:r w:rsidRPr="000655A9">
        <w:tab/>
        <w:t xml:space="preserve">S. R. F. Whittaker and F. R. Winton, "The apparent viscosity of blood flowing in the isolated hindlimb of the dog, and its variation with corpuscular concentration," </w:t>
      </w:r>
      <w:r w:rsidRPr="000655A9">
        <w:rPr>
          <w:i/>
        </w:rPr>
        <w:t xml:space="preserve">The Journal of Physiology, </w:t>
      </w:r>
      <w:r w:rsidRPr="000655A9">
        <w:t>vol. 78, pp. 339-369, July 10, 1933 1933.</w:t>
      </w:r>
    </w:p>
    <w:p w:rsidR="000655A9" w:rsidRPr="000655A9" w:rsidRDefault="000655A9" w:rsidP="000655A9">
      <w:pPr>
        <w:pStyle w:val="EndNoteBibliography"/>
        <w:ind w:left="720" w:hanging="720"/>
        <w:rPr>
          <w:sz w:val="18"/>
        </w:rPr>
      </w:pPr>
      <w:r w:rsidRPr="000655A9">
        <w:rPr>
          <w:sz w:val="18"/>
        </w:rPr>
        <w:t>[Xenopoulos, NICHOLAOS P</w:t>
      </w:r>
    </w:p>
    <w:p w:rsidR="000655A9" w:rsidRPr="000655A9" w:rsidRDefault="000655A9" w:rsidP="000655A9">
      <w:pPr>
        <w:pStyle w:val="EndNoteBibliography"/>
        <w:spacing w:after="0"/>
        <w:ind w:left="720" w:hanging="720"/>
      </w:pPr>
      <w:r w:rsidRPr="000655A9">
        <w:rPr>
          <w:sz w:val="18"/>
        </w:rPr>
        <w:t>Applegate, ROBERT J;1994</w:t>
      </w:r>
      <w:r w:rsidRPr="000655A9">
        <w:rPr>
          <w:rFonts w:ascii="Segoe UI" w:hAnsi="Segoe UI"/>
          <w:sz w:val="18"/>
        </w:rPr>
        <w:t>]</w:t>
      </w:r>
      <w:r w:rsidRPr="000655A9">
        <w:tab/>
        <w:t xml:space="preserve">N. P. Xenopoulos and R. J. Applegate, "The effect of vagal stimulation on left ventricular systolic and diastolic performance," </w:t>
      </w:r>
      <w:r w:rsidRPr="000655A9">
        <w:rPr>
          <w:i/>
        </w:rPr>
        <w:t xml:space="preserve">American Journal of Physiology-Heart and Circulatory Physiology, </w:t>
      </w:r>
      <w:r w:rsidRPr="000655A9">
        <w:t>vol. 35, p. H2167, 1994.</w:t>
      </w:r>
    </w:p>
    <w:p w:rsidR="000655A9" w:rsidRPr="000655A9" w:rsidRDefault="000655A9" w:rsidP="000655A9">
      <w:pPr>
        <w:pStyle w:val="EndNoteBibliography"/>
        <w:ind w:left="720" w:hanging="720"/>
        <w:rPr>
          <w:sz w:val="18"/>
        </w:rPr>
      </w:pPr>
      <w:r w:rsidRPr="000655A9">
        <w:rPr>
          <w:sz w:val="18"/>
        </w:rPr>
        <w:t>[Xie, SL</w:t>
      </w:r>
    </w:p>
    <w:p w:rsidR="000655A9" w:rsidRPr="000655A9" w:rsidRDefault="000655A9" w:rsidP="000655A9">
      <w:pPr>
        <w:pStyle w:val="EndNoteBibliography"/>
        <w:ind w:left="720" w:hanging="720"/>
        <w:rPr>
          <w:sz w:val="18"/>
        </w:rPr>
      </w:pPr>
      <w:r w:rsidRPr="000655A9">
        <w:rPr>
          <w:sz w:val="18"/>
        </w:rPr>
        <w:t>Reed, RK</w:t>
      </w:r>
    </w:p>
    <w:p w:rsidR="000655A9" w:rsidRPr="000655A9" w:rsidRDefault="000655A9" w:rsidP="000655A9">
      <w:pPr>
        <w:pStyle w:val="EndNoteBibliography"/>
        <w:ind w:left="720" w:hanging="720"/>
        <w:rPr>
          <w:sz w:val="18"/>
        </w:rPr>
      </w:pPr>
      <w:r w:rsidRPr="000655A9">
        <w:rPr>
          <w:sz w:val="18"/>
        </w:rPr>
        <w:t>Bowen, BD</w:t>
      </w:r>
    </w:p>
    <w:p w:rsidR="000655A9" w:rsidRPr="000655A9" w:rsidRDefault="000655A9" w:rsidP="000655A9">
      <w:pPr>
        <w:pStyle w:val="EndNoteBibliography"/>
        <w:ind w:left="720" w:hanging="720"/>
      </w:pPr>
      <w:r w:rsidRPr="000655A9">
        <w:rPr>
          <w:sz w:val="18"/>
        </w:rPr>
        <w:t>Bert, JL;1995</w:t>
      </w:r>
      <w:r w:rsidRPr="000655A9">
        <w:rPr>
          <w:rFonts w:ascii="Segoe UI" w:hAnsi="Segoe UI"/>
          <w:sz w:val="18"/>
        </w:rPr>
        <w:t>]</w:t>
      </w:r>
      <w:r w:rsidRPr="000655A9">
        <w:tab/>
        <w:t xml:space="preserve">S. Xie, R. Reed, B. Bowen, and J. Bert, "A model of human microvascular exchange," </w:t>
      </w:r>
      <w:r w:rsidRPr="000655A9">
        <w:rPr>
          <w:i/>
        </w:rPr>
        <w:t xml:space="preserve">Microvascular research, </w:t>
      </w:r>
      <w:r w:rsidRPr="000655A9">
        <w:t>vol. 49, pp. 141-162, 19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1E11" w:rsidRDefault="00951E11">
      <w:pPr>
        <w:spacing w:after="0" w:line="240" w:lineRule="auto"/>
      </w:pPr>
      <w:r>
        <w:separator/>
      </w:r>
    </w:p>
  </w:endnote>
  <w:endnote w:type="continuationSeparator" w:id="0">
    <w:p w:rsidR="00951E11" w:rsidRDefault="00951E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837466" w:rsidRDefault="00837466">
        <w:pPr>
          <w:pStyle w:val="Zpat"/>
        </w:pPr>
        <w:r>
          <w:fldChar w:fldCharType="begin"/>
        </w:r>
        <w:r>
          <w:instrText xml:space="preserve"> PAGE   \* MERGEFORMAT </w:instrText>
        </w:r>
        <w:r>
          <w:fldChar w:fldCharType="separate"/>
        </w:r>
        <w:r w:rsidR="000655A9">
          <w:rPr>
            <w:noProof/>
          </w:rPr>
          <w:t>23</w:t>
        </w:r>
        <w:r>
          <w:rPr>
            <w:noProof/>
          </w:rPr>
          <w:fldChar w:fldCharType="end"/>
        </w:r>
      </w:p>
    </w:sdtContent>
  </w:sdt>
  <w:p w:rsidR="00837466" w:rsidRDefault="0083746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1E11" w:rsidRDefault="00951E11">
      <w:pPr>
        <w:spacing w:after="0" w:line="240" w:lineRule="auto"/>
      </w:pPr>
      <w:r>
        <w:separator/>
      </w:r>
    </w:p>
  </w:footnote>
  <w:footnote w:type="continuationSeparator" w:id="0">
    <w:p w:rsidR="00951E11" w:rsidRDefault="00951E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13A17"/>
    <w:rsid w:val="00024011"/>
    <w:rsid w:val="00026872"/>
    <w:rsid w:val="000379F2"/>
    <w:rsid w:val="000452C6"/>
    <w:rsid w:val="000655A9"/>
    <w:rsid w:val="000911CF"/>
    <w:rsid w:val="00092FF6"/>
    <w:rsid w:val="000A75F0"/>
    <w:rsid w:val="000B53EE"/>
    <w:rsid w:val="00103223"/>
    <w:rsid w:val="00120405"/>
    <w:rsid w:val="00135180"/>
    <w:rsid w:val="00142B1B"/>
    <w:rsid w:val="00152A9D"/>
    <w:rsid w:val="001602E5"/>
    <w:rsid w:val="001618EB"/>
    <w:rsid w:val="0016193C"/>
    <w:rsid w:val="00190E86"/>
    <w:rsid w:val="0019221A"/>
    <w:rsid w:val="001957FE"/>
    <w:rsid w:val="00196528"/>
    <w:rsid w:val="00196A8C"/>
    <w:rsid w:val="001A4D6D"/>
    <w:rsid w:val="001C0F0D"/>
    <w:rsid w:val="001C7684"/>
    <w:rsid w:val="001C7D3D"/>
    <w:rsid w:val="001D3EB5"/>
    <w:rsid w:val="001D46CE"/>
    <w:rsid w:val="001E1874"/>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14912"/>
    <w:rsid w:val="00320930"/>
    <w:rsid w:val="00325D9E"/>
    <w:rsid w:val="0032647E"/>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2FAE"/>
    <w:rsid w:val="003D3F9B"/>
    <w:rsid w:val="003E5E8E"/>
    <w:rsid w:val="003E64D0"/>
    <w:rsid w:val="003E7149"/>
    <w:rsid w:val="004003A8"/>
    <w:rsid w:val="004027ED"/>
    <w:rsid w:val="00402CD7"/>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2903"/>
    <w:rsid w:val="005146D3"/>
    <w:rsid w:val="0052230E"/>
    <w:rsid w:val="00533AF0"/>
    <w:rsid w:val="005401AB"/>
    <w:rsid w:val="0054257F"/>
    <w:rsid w:val="00550C78"/>
    <w:rsid w:val="00557C24"/>
    <w:rsid w:val="005616D7"/>
    <w:rsid w:val="005659A7"/>
    <w:rsid w:val="0057351B"/>
    <w:rsid w:val="00592194"/>
    <w:rsid w:val="005A7E4B"/>
    <w:rsid w:val="005B5622"/>
    <w:rsid w:val="005B57F1"/>
    <w:rsid w:val="005B735D"/>
    <w:rsid w:val="005C34DA"/>
    <w:rsid w:val="005C57F9"/>
    <w:rsid w:val="005E00FE"/>
    <w:rsid w:val="005E5FDA"/>
    <w:rsid w:val="005F590C"/>
    <w:rsid w:val="0060057A"/>
    <w:rsid w:val="0061560E"/>
    <w:rsid w:val="00626B11"/>
    <w:rsid w:val="00631200"/>
    <w:rsid w:val="00634713"/>
    <w:rsid w:val="00660FA1"/>
    <w:rsid w:val="0066288B"/>
    <w:rsid w:val="0066362A"/>
    <w:rsid w:val="00680887"/>
    <w:rsid w:val="006A264E"/>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2755"/>
    <w:rsid w:val="007840EB"/>
    <w:rsid w:val="00784DAD"/>
    <w:rsid w:val="00790042"/>
    <w:rsid w:val="007940BB"/>
    <w:rsid w:val="007966C9"/>
    <w:rsid w:val="007B2417"/>
    <w:rsid w:val="007D311C"/>
    <w:rsid w:val="007F0ADE"/>
    <w:rsid w:val="007F721F"/>
    <w:rsid w:val="00800392"/>
    <w:rsid w:val="00802F8B"/>
    <w:rsid w:val="00803114"/>
    <w:rsid w:val="00804DD8"/>
    <w:rsid w:val="00804E04"/>
    <w:rsid w:val="00812B0C"/>
    <w:rsid w:val="008138B5"/>
    <w:rsid w:val="00814F3C"/>
    <w:rsid w:val="00814F44"/>
    <w:rsid w:val="00817C2B"/>
    <w:rsid w:val="008235AE"/>
    <w:rsid w:val="00823AAC"/>
    <w:rsid w:val="0083396C"/>
    <w:rsid w:val="00837466"/>
    <w:rsid w:val="008456F6"/>
    <w:rsid w:val="008476D3"/>
    <w:rsid w:val="00866847"/>
    <w:rsid w:val="0087298B"/>
    <w:rsid w:val="00880DF6"/>
    <w:rsid w:val="00882E74"/>
    <w:rsid w:val="0089342E"/>
    <w:rsid w:val="008B183D"/>
    <w:rsid w:val="008B488A"/>
    <w:rsid w:val="008C1DC6"/>
    <w:rsid w:val="008C1F3F"/>
    <w:rsid w:val="008D08B3"/>
    <w:rsid w:val="008D5D49"/>
    <w:rsid w:val="00903731"/>
    <w:rsid w:val="00907C5D"/>
    <w:rsid w:val="00912648"/>
    <w:rsid w:val="0091594C"/>
    <w:rsid w:val="00931910"/>
    <w:rsid w:val="00933C56"/>
    <w:rsid w:val="0093702B"/>
    <w:rsid w:val="00946D87"/>
    <w:rsid w:val="00951E11"/>
    <w:rsid w:val="00952532"/>
    <w:rsid w:val="00964EFD"/>
    <w:rsid w:val="00966003"/>
    <w:rsid w:val="00973D7E"/>
    <w:rsid w:val="0097510E"/>
    <w:rsid w:val="00987F05"/>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F6C"/>
    <w:rsid w:val="00A37D03"/>
    <w:rsid w:val="00A40253"/>
    <w:rsid w:val="00A80E8E"/>
    <w:rsid w:val="00A9653F"/>
    <w:rsid w:val="00AA58A6"/>
    <w:rsid w:val="00AB6F6A"/>
    <w:rsid w:val="00AB7BCA"/>
    <w:rsid w:val="00AC3B4E"/>
    <w:rsid w:val="00AC567B"/>
    <w:rsid w:val="00AE48F4"/>
    <w:rsid w:val="00AE539E"/>
    <w:rsid w:val="00B063F8"/>
    <w:rsid w:val="00B240E3"/>
    <w:rsid w:val="00B30844"/>
    <w:rsid w:val="00B37D0A"/>
    <w:rsid w:val="00B40DD6"/>
    <w:rsid w:val="00B44DEC"/>
    <w:rsid w:val="00B546DE"/>
    <w:rsid w:val="00B55736"/>
    <w:rsid w:val="00B55D3F"/>
    <w:rsid w:val="00B64655"/>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9161E"/>
    <w:rsid w:val="00C92C70"/>
    <w:rsid w:val="00CA65FB"/>
    <w:rsid w:val="00CA71FC"/>
    <w:rsid w:val="00CA749F"/>
    <w:rsid w:val="00CB078F"/>
    <w:rsid w:val="00CD00B7"/>
    <w:rsid w:val="00CD35CE"/>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30494"/>
    <w:rsid w:val="00E5753E"/>
    <w:rsid w:val="00E5780E"/>
    <w:rsid w:val="00E61D74"/>
    <w:rsid w:val="00E62533"/>
    <w:rsid w:val="00E67BBC"/>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2E60"/>
    <w:rsid w:val="00F4200F"/>
    <w:rsid w:val="00F51035"/>
    <w:rsid w:val="00F55390"/>
    <w:rsid w:val="00F5723E"/>
    <w:rsid w:val="00F612C4"/>
    <w:rsid w:val="00F9581A"/>
    <w:rsid w:val="00FA382A"/>
    <w:rsid w:val="00FA7371"/>
    <w:rsid w:val="00FD7902"/>
    <w:rsid w:val="00FE49C8"/>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europepmc.org/abstract/MED/2856717" TargetMode="External"/><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hqlibdoc.who.int/trs/WHO_TRS_760_(part1).pdf?ua=1" TargetMode="External"/><Relationship Id="rId22"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15</TotalTime>
  <Pages>39</Pages>
  <Words>14519</Words>
  <Characters>85665</Characters>
  <Application>Microsoft Office Word</Application>
  <DocSecurity>0</DocSecurity>
  <Lines>713</Lines>
  <Paragraphs>19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9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cp:revision>
  <dcterms:created xsi:type="dcterms:W3CDTF">2014-10-03T14:19:00Z</dcterms:created>
  <dcterms:modified xsi:type="dcterms:W3CDTF">2014-10-09T08:07:00Z</dcterms:modified>
</cp:coreProperties>
</file>